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5D6C8" w14:textId="09A3A7C8" w:rsidR="001C530A" w:rsidRDefault="007F3304" w:rsidP="007F3304">
      <w:pPr>
        <w:pStyle w:val="berschrift1"/>
      </w:pPr>
      <w:r>
        <w:t>Kurzanleitung zum Entwickeln einer Fragestellung/Forschungsfrage</w:t>
      </w:r>
    </w:p>
    <w:p w14:paraId="65D36325" w14:textId="77777777" w:rsidR="007F3304" w:rsidRDefault="007F3304" w:rsidP="007F3304"/>
    <w:p w14:paraId="4A84D4CD" w14:textId="3A1C9759" w:rsidR="007F3304" w:rsidRDefault="007F3304" w:rsidP="007F3304">
      <w:r>
        <w:t>„</w:t>
      </w:r>
      <w:r w:rsidRPr="007F3304">
        <w:t>Das, was Unerfahrenen am leichtesten erscheint, ist am schwersten. Die Fragestellung zu formulieren.</w:t>
      </w:r>
      <w:r>
        <w:t xml:space="preserve">“, schreibt </w:t>
      </w:r>
      <w:r w:rsidR="00A919FD">
        <w:t xml:space="preserve">Wolf-Dieter </w:t>
      </w:r>
      <w:r>
        <w:t xml:space="preserve">Narr </w:t>
      </w:r>
      <w:sdt>
        <w:sdtPr>
          <w:alias w:val="To edit, see citavi.com/edit"/>
          <w:tag w:val="CitaviPlaceholder#20fd86aa-0a13-44ce-b28f-a9b484af7832"/>
          <w:id w:val="1875111994"/>
          <w:placeholder>
            <w:docPart w:val="DefaultPlaceholder_-1854013440"/>
          </w:placeholder>
        </w:sdtPr>
        <w:sdtContent>
          <w:r>
            <w:fldChar w:fldCharType="begin"/>
          </w:r>
          <w:r w:rsidR="00D302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E2NTQyMzEtNzM2NS00ZDdmLTk2OWItYWUwNDE3YWI2NTA3IiwiSWQiOiIzOTEzZDM0Ni04MDk2LTRjNWQtYTBjMy0yZTA2YzAxOGQ4ZjMiLCJSYW5nZUxlbmd0aCI6MTgsIlJlZmVyZW5jZUlkIjoiNTA4OGMyNzMtMzQ1OC00MWIwLWE3ZmYtZjgyMDc3YWMzZTM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IiwiU3RhcnRQYWdlIjp7IiRpZCI6IjUiLCIkdHlwZSI6IlN3aXNzQWNhZGVtaWMuUGFnZU51bWJlciwgU3dpc3NBY2FkZW1pYyIsIklzRnVsbHlOdW1lcmljIjp0cnVlLCJOdW1iZXIiOjI1LCJOdW1iZXJpbmdUeXBlIjowLCJOdW1lcmFsU3lzdGVtIjowLCJPcmlnaW5hbFN0cmluZyI6IjI1IiwiUHJldHR5U3RyaW5nIjoiMjU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b2xmLURpZXRlciIsIkxhc3ROYW1lIjoiTmFyciIsIlByb3RlY3RlZCI6ZmFsc2UsIlNleCI6MCwiQ3JlYXRlZEJ5IjoiX0Zib2VkZWNrIiwiQ3JlYXRlZE9uIjoiMjAyMi0wMS0yMFQxMzo0NDoyNiIsIk1vZGlmaWVkQnkiOiJfRmJvZWRlY2siLCJJZCI6ImNmZmQ2N2E4LTI1YTctNGFiMC1iZjhhLThiMDE3MDRiYjE2YSIsIk1vZGlmaWVkT24iOiIyMDIyLTAxLTIwVDEzOjQ0OjI2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UNvdW50IjoiMTgiLCJQYWdlUmFuZ2UiOiI8c3A+XHJcbiAgPG4+MTU8L24+XHJcbiAgPGluPnRydWU8L2luPlxyXG4gIDxvcz4xNTwvb3M+XHJcbiAgPHBzPjE1PC9wcz5cclxuPC9zcD5cclxuPGVwPlxyXG4gIDxuPjMyPC9uPlxyXG4gIDxpbj50cnVlPC9pbj5cclxuICA8b3M+MzI8L29zPlxyXG4gIDxwcz4zMjwvcHM+XHJcbjwvZXA+XHJcbjxvcz4xNS0z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xLCJVcmlTdHJpbmciOiJGcmFuY2ssIFN0YXJ5IDIwMTMgLSBEaWUgVGVjaG5payB3aXNzZW5zY2hhZnRsaWNoZW4gQXJiZWl0ZW5zICgyK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ZC1uYi5pbmZvLzEwNDUzMDA3ODAvMDQiLCJVcmlTdHJpbmciOiJodHRwOi8vZC1uYi5pbmZvLzEwNDUzMDA3ODAv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Zib2VkZWNrIiwiQ3JlYXRlZE9uIjoiMjAyMC0wNC0wM1QxNDoyMjo0NyIsIk1vZGlmaWVkQnkiOiJfRmJvZWRlY2siLCJJZCI6IjA1ZWRkYTliLTNkNGEtNDE5OC04MzNlLWJjN2I1OWM5MmUwMiIsIk1vZGlmaWVkT24iOiIyMDIwLTA0LTAzVDE0OjIyOjQ3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3d3dy51dGItc3R1ZGktZS1ib29rLmRlLzk3ODM4Mzg1NDA0MDUiLCJVcmlTdHJpbmciOiJodHRwOi8vd3d3LnV0Yi1zdHVkaS1lLWJvb2suZGUvOTc4MzgzODU0MDQw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JvZWRlY2siLCJDcmVhdGVkT24iOiIyMDIwLTA0LTAzVDE0OjIyOjQ3IiwiTW9kaWZpZWRCeSI6Il9GYm9lZGVjayIsIklkIjoiMmFkYjZiZjAtODczYS00NGU0LWE1MGItZjE4OWUxMmQ4ZjA0IiwiTW9kaWZpZWRPbiI6IjIwMjAtMDQtMDNUMTQ6MjI6NDc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ZGVwb3NpdC5kLW5iLmRlL2NnaS1iaW4vZG9rc2Vydj9pZD00NTQyODkyJnByb3Y9TSZkb2tfdmFyPTEmZG9rX2V4dD1odG0iLCJVcmlTdHJpbmciOiJodHRwOi8vZGVwb3NpdC5kLW5iLmRlL2NnaS1iaW4vZG9rc2Vydj9pZD00NTQyODkyJnByb3Y9TSZkb2tfdmFyPTEmZG9rX2V4dD1odG0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Zib2VkZWNrIiwiQ3JlYXRlZE9uIjoiMjAyMC0wNC0wM1QxNDoyMjo0NyIsIk1vZGlmaWVkQnkiOiJfRmJvZWRlY2siLCJJZCI6IjE0MDNjNGNmLWIyMGUtNDRkYi1iN2FkLWM5ZDNkMzBiOGM4ZSIsIk1vZGlmaWVkT24iOiIyMDIwLTA0LTAzVDE0OjIyOjQ3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aHR0cDovL3d3dy51dGItc2hvcC5kZS9tZWRpYS9jYXRhbG9nL3V0Yi9oaWdocmVzLzk3ODM4Mzg1NDA0MDUuanBnIiwiVXJpU3RyaW5nIjoiaHR0cDovL3d3dy51dGItc2hvcC5kZS9tZWRpYS9jYXRhbG9nL3V0Yi9oaWdocmVzLzk3ODM4Mzg1NDA0MDU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}</w:instrText>
          </w:r>
          <w:r>
            <w:fldChar w:fldCharType="separate"/>
          </w:r>
          <w:r w:rsidR="00D302F7">
            <w:t>(Narr 2013, S. 25)</w:t>
          </w:r>
          <w:r>
            <w:fldChar w:fldCharType="end"/>
          </w:r>
          <w:r>
            <w:t>.</w:t>
          </w:r>
        </w:sdtContent>
      </w:sdt>
      <w:r>
        <w:t xml:space="preserve"> </w:t>
      </w:r>
      <w:r w:rsidR="004D43B1">
        <w:t>Wenn Sie sich also damit schwertun, eine geeignete Forschungsfrage für Ihre Seminar- oder Abschlußarbeit zu finden, ist das</w:t>
      </w:r>
      <w:r w:rsidR="00A919FD">
        <w:t xml:space="preserve"> zunächst erst einmal nicht überraschend. Denn diese Forschungsfrage zu </w:t>
      </w:r>
      <w:r w:rsidR="00C87B94">
        <w:t>entwickeln,</w:t>
      </w:r>
      <w:r w:rsidR="00A919FD">
        <w:t xml:space="preserve"> setzt einige Vorarbeit voraus und ist keinesfalls trivial. </w:t>
      </w:r>
    </w:p>
    <w:p w14:paraId="3B27D76D" w14:textId="6F1A6BE3" w:rsidR="00A919FD" w:rsidRDefault="00A919FD" w:rsidP="004F62AD">
      <w:r>
        <w:t xml:space="preserve">Diese Vorarbeit, die man zunächst investieren muß, sofern man sich nicht sehr gut im Thema auskennt, ist aber keineswegs überflüssige oder vertane Zeit. Ich stimme Otto Kruse zu, wenn er die Fragestellung als „wichtigste Bestimmungsgröße einer Arbeit“ </w:t>
      </w:r>
      <w:sdt>
        <w:sdtPr>
          <w:alias w:val="To edit, see citavi.com/edit"/>
          <w:tag w:val="CitaviPlaceholder#b50fe0a0-3fed-49c4-9977-5ee7d2ab18ee"/>
          <w:id w:val="414437424"/>
          <w:placeholder>
            <w:docPart w:val="DefaultPlaceholder_-1854013440"/>
          </w:placeholder>
        </w:sdtPr>
        <w:sdtContent>
          <w:r>
            <w:fldChar w:fldCharType="begin"/>
          </w:r>
          <w:r w:rsidR="00D302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ljZjFkZWQtYjk2ZC00OGVkLWFhYTEtOTU4NDU4ZWEyYzVkIiwiSWQiOiIzMzE5YTI1OC0wZTJiLTQ5ZDctOTRjNi1lMGUyZWIzMWVlN2YiLCJSYW5nZUxlbmd0aCI6MjAsIlJlZmVyZW5jZUlkIjoiMWI2Mjk0M2ItMjAwOS00YzcxLTliNWEtNWZjODAwZTA1MDE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NyIsIlN0YXJ0UGFnZSI6eyIkaWQiOiI1IiwiJHR5cGUiOiJTd2lzc0FjYWRlbWljLlBhZ2VOdW1iZXIsIFN3aXNzQWNhZGVtaWMiLCJJc0Z1bGx5TnVtZXJpYyI6dHJ1ZSwiTnVtYmVyIjoxMjcsIk51bWJlcmluZ1R5cGUiOjAsIk51bWVyYWxTeXN0ZW0iOjAsIk9yaWdpbmFsU3RyaW5nIjoiMTI3IiwiUHJldHR5U3RyaW5nIjoiMTI3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3R0byIsIkxhc3ROYW1lIjoiS3J1c2UiLCJQcm90ZWN0ZWQiOmZhbHNlLCJTZXgiOjIsIkNyZWF0ZWRCeSI6Il9mYiIsIkNyZWF0ZWRPbiI6IjIwMTMtMTItMDhUMTc6NTU6MTciLCJNb2RpZmllZEJ5IjoiX2ZiIiwiSWQiOiI3YWJkZTFlNS1iNzhhLTRhMTQtYTQ3Ny00YmE0ZDZlOWVmZDYiLCJNb2RpZmllZE9uIjoiMjAxMy0xMi0wOFQxNzo1NTox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LcnVzZSAyMDA3IC0gS2VpbmUgQW5nc3Qgdm9yIGRlbSBsZWVyZW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xMi4sIHbDtmxsaWcgbmV1IGJlYXJiZWl0ZXRlIEF1ZmxhZ2UiLCJFdmFsdWF0aW9uQ29tcGxleGl0eSI6MCwiRXZhbHVhdGlvblNvdXJjZVRleHRGb3JtYXQiOjAsIkdyb3VwcyI6W10sIkhhc0xhYmVsMSI6ZmFsc2UsIkhhc0xhYmVsMiI6ZmFsc2UsIklzYm4iOiI5NzgzNTkzMzg0Nzk1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nZici5iaWItYnZiLmRlOjg5OTEvRj9mdW5jPXNlcnZpY2UmZG9jX2xpYnJhcnk9QlZCMDEmZG9jX251bWJlcj0wMTU3ODMxMzcmbGluZV9udW1iZXI9MDAwMSZmdW5jX2NvZGU9REJfUkVDT1JEUyZzZXJ2aWNlX3R5cGU9TUVESUEiLCJVcmlTdHJpbmciOiJodHRwOi8vYnZici5iaWItYnZiLmRlOjg5OTEvRj9mdW5jPXNlcnZpY2UmZG9jX2xpYnJhcnk9QlZCMDEmZG9jX251bWJlcj0wMTU3ODMxMzcmbGluZV9udW1iZXI9MDAwMSZmdW5jX2NvZGU9REJfUkVDT1JEUyZzZXJ2aWNlX3R5cGU9TUVESU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GYm9lZGVjayIsIkNyZWF0ZWRPbiI6IjIwMjItMDEtMTlUMTA6MjI6NTUiLCJNb2RpZmllZEJ5IjoiX0Zib2VkZWNrIiwiSWQiOiIwYTMxM2M1NC1mMjViLTQyYTYtYjM3Yi03MzljNzRkN2E4MDMiLCJNb2RpZmllZE9uIjoiMjAyMi0wMS0xOVQxMDoyMjo1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kLW5iLmluZm8vOTg0MTY0MzA4LzA0IiwiVXJpU3RyaW5nIjoiaHR0cDovL2QtbmIuaW5mby85ODQxNjQzMDgv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}</w:instrText>
          </w:r>
          <w:r>
            <w:fldChar w:fldCharType="separate"/>
          </w:r>
          <w:r w:rsidR="00D302F7">
            <w:t>(Kruse 2007, S. 127)</w:t>
          </w:r>
          <w:r>
            <w:fldChar w:fldCharType="end"/>
          </w:r>
        </w:sdtContent>
      </w:sdt>
      <w:r>
        <w:t xml:space="preserve"> bezeichnet. Denn von der Fragestellung/Forschungsfrage hängen alle weiteren Schritte beim Verfassen einer schriftlichen Arbeit ab: mit welchen Suchbegriffen ich nach Fachliteratur suche, welche der gefundenen Literatur für meine Arbeit relevant ist und welche nicht, wonach ich die ausgewählte Literatur auswerte, wie ich meine Gliederung aufbaue und welche Kapitelinhalte überhaupt relevant sind  und schließlich was ich letztlich als Ergebnis meiner Arbeit präsentiere. </w:t>
      </w:r>
      <w:r w:rsidR="004F62AD">
        <w:t xml:space="preserve">Außerdem wird die Arbeit erst durch die Forschungsfrage zu einer eigenen Arbeit: Ich beziehe mich auf die Gedanken dritter, um </w:t>
      </w:r>
      <w:r w:rsidR="004F62AD" w:rsidRPr="004F62AD">
        <w:rPr>
          <w:rStyle w:val="Fett"/>
        </w:rPr>
        <w:t>meine</w:t>
      </w:r>
      <w:r w:rsidR="004F62AD">
        <w:t xml:space="preserve"> Forschungsfrage zu beantworten!</w:t>
      </w:r>
    </w:p>
    <w:p w14:paraId="6DDD74DF" w14:textId="481F0F85" w:rsidR="00A919FD" w:rsidRDefault="00A919FD" w:rsidP="007F3304">
      <w:r>
        <w:t xml:space="preserve">Da die Entwicklung einer Forschungsfrage nicht ganz einfach ist, möchte ich Ihnen mit dieser Handreichung eine kleine Hilfe anbieten, die </w:t>
      </w:r>
      <w:r w:rsidR="006E15B2">
        <w:t xml:space="preserve">Sie </w:t>
      </w:r>
      <w:r w:rsidR="00F70448">
        <w:t xml:space="preserve">über </w:t>
      </w:r>
      <w:r w:rsidR="006A0727">
        <w:t>6</w:t>
      </w:r>
      <w:r w:rsidR="00F70448">
        <w:t xml:space="preserve"> Schritte</w:t>
      </w:r>
      <w:r w:rsidR="006E15B2">
        <w:t xml:space="preserve"> zu einer brauchbaren Forschungsfrage hinführen soll (siehe dazu </w:t>
      </w:r>
      <w:r w:rsidR="00F70448">
        <w:t xml:space="preserve">auch </w:t>
      </w:r>
      <w:r w:rsidR="006E15B2">
        <w:t xml:space="preserve">Abbildung 1 </w:t>
      </w:r>
      <w:r w:rsidR="006A0727">
        <w:t xml:space="preserve">auf meiner Website </w:t>
      </w:r>
      <w:r w:rsidR="006E15B2">
        <w:t xml:space="preserve">zu den Schritten des Schreibprozesses). </w:t>
      </w:r>
    </w:p>
    <w:p w14:paraId="56226706" w14:textId="27BF630F" w:rsidR="006E15B2" w:rsidRDefault="006E15B2" w:rsidP="006E15B2">
      <w:pPr>
        <w:pStyle w:val="Listenabsatz"/>
        <w:numPr>
          <w:ilvl w:val="0"/>
          <w:numId w:val="1"/>
        </w:numPr>
      </w:pPr>
      <w:r w:rsidRPr="006E15B2">
        <w:rPr>
          <w:rStyle w:val="Fett"/>
        </w:rPr>
        <w:t xml:space="preserve">Sammlung von Ideen für </w:t>
      </w:r>
      <w:r>
        <w:rPr>
          <w:rStyle w:val="Fett"/>
        </w:rPr>
        <w:t>Themen für ein Schreibprojekt</w:t>
      </w:r>
      <w:r>
        <w:t xml:space="preserve">: </w:t>
      </w:r>
    </w:p>
    <w:p w14:paraId="1844624A" w14:textId="076E888D" w:rsidR="006E15B2" w:rsidRDefault="00F70448" w:rsidP="006E15B2">
      <w:pPr>
        <w:pStyle w:val="Listenabsatz"/>
        <w:ind w:left="360"/>
      </w:pPr>
      <w:r w:rsidRPr="006E15B2">
        <w:rPr>
          <w:rStyle w:val="Fett"/>
          <w:noProof/>
        </w:rPr>
        <mc:AlternateContent>
          <mc:Choice Requires="wps">
            <w:drawing>
              <wp:anchor distT="45720" distB="45720" distL="114300" distR="114300" simplePos="0" relativeHeight="251659264" behindDoc="0" locked="0" layoutInCell="1" allowOverlap="1" wp14:anchorId="2139BC13" wp14:editId="0C763FB7">
                <wp:simplePos x="0" y="0"/>
                <wp:positionH relativeFrom="margin">
                  <wp:align>right</wp:align>
                </wp:positionH>
                <wp:positionV relativeFrom="paragraph">
                  <wp:posOffset>1645968</wp:posOffset>
                </wp:positionV>
                <wp:extent cx="5539105" cy="2764155"/>
                <wp:effectExtent l="0" t="0" r="23495" b="17145"/>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105" cy="2764342"/>
                        </a:xfrm>
                        <a:prstGeom prst="rect">
                          <a:avLst/>
                        </a:prstGeom>
                        <a:solidFill>
                          <a:srgbClr val="FFFFFF"/>
                        </a:solidFill>
                        <a:ln w="9525">
                          <a:solidFill>
                            <a:srgbClr val="000000"/>
                          </a:solidFill>
                          <a:miter lim="800000"/>
                          <a:headEnd/>
                          <a:tailEnd/>
                        </a:ln>
                      </wps:spPr>
                      <wps:txbx>
                        <w:txbxContent>
                          <w:p w14:paraId="4768A991" w14:textId="0CDA76A1" w:rsidR="006E15B2" w:rsidRDefault="006E15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39BC13" id="_x0000_t202" coordsize="21600,21600" o:spt="202" path="m,l,21600r21600,l21600,xe">
                <v:stroke joinstyle="miter"/>
                <v:path gradientshapeok="t" o:connecttype="rect"/>
              </v:shapetype>
              <v:shape id="Textfeld 2" o:spid="_x0000_s1026" type="#_x0000_t202" style="position:absolute;left:0;text-align:left;margin-left:384.95pt;margin-top:129.6pt;width:436.15pt;height:217.6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">
                <v:textbox>
                  <w:txbxContent>
                    <w:p w14:paraId="4768A991" w14:textId="0CDA76A1" w:rsidR="006E15B2" w:rsidRDefault="006E15B2"/>
                  </w:txbxContent>
                </v:textbox>
                <w10:wrap type="square" anchorx="margin"/>
              </v:shape>
            </w:pict>
          </mc:Fallback>
        </mc:AlternateContent>
      </w:r>
      <w:r w:rsidR="006E15B2">
        <w:t xml:space="preserve">Am Anfang stehen oft eine oder mehrere grobe Ideen zu Themen, die </w:t>
      </w:r>
      <w:r w:rsidR="00C1423F">
        <w:t>Sie</w:t>
      </w:r>
      <w:r w:rsidR="006E15B2">
        <w:t xml:space="preserve"> schriftlich für sich klären wollen. Diese Ideen können Sie sich zunächst über</w:t>
      </w:r>
      <w:r>
        <w:t xml:space="preserve"> z.B.</w:t>
      </w:r>
      <w:r w:rsidR="006E15B2">
        <w:t xml:space="preserve"> Brainstorming für sich sammeln. Ausgangspunkt von wissenschaftlichen Arbeiten sind ebenfalls meist </w:t>
      </w:r>
      <w:r w:rsidR="006E15B2" w:rsidRPr="006E15B2">
        <w:t>theoretische, praktische, soziale, juristische usw. Problem</w:t>
      </w:r>
      <w:r w:rsidR="006E15B2">
        <w:t xml:space="preserve">e, die überhaupt Anlaß </w:t>
      </w:r>
      <w:r w:rsidR="00C1423F">
        <w:t>g</w:t>
      </w:r>
      <w:r w:rsidR="006E15B2">
        <w:t xml:space="preserve">eben, sich mit einem bestimmten Thema auseinanderzusetzen. Denn warum sollte man das tun, wenn an diesen Themen nicht für </w:t>
      </w:r>
      <w:r w:rsidR="00C87B94">
        <w:t>irgend jemanden</w:t>
      </w:r>
      <w:r w:rsidR="006E15B2">
        <w:t xml:space="preserve"> etwas Problematisches ist? Sammeln Sie im folgenden Textfeld daher zunächst Ihre groben Ideen und/oder skizzieren, welches Ausgangsproblem Sie eigentlich dabei beschäftigt (z.B. eine größere Anzahl alleinlebender Menschen im Alter usw.).</w:t>
      </w:r>
    </w:p>
    <w:p w14:paraId="7FDDEAB1" w14:textId="7F8197B6" w:rsidR="006E15B2" w:rsidRDefault="006E15B2" w:rsidP="006E15B2">
      <w:pPr>
        <w:pStyle w:val="Listenabsatz"/>
        <w:ind w:left="360"/>
      </w:pPr>
    </w:p>
    <w:p w14:paraId="29A6146F" w14:textId="77777777" w:rsidR="006E15B2" w:rsidRDefault="006E15B2" w:rsidP="006E15B2">
      <w:pPr>
        <w:pStyle w:val="Listenabsatz"/>
        <w:ind w:left="360"/>
      </w:pPr>
    </w:p>
    <w:p w14:paraId="238F6FF9" w14:textId="356D3EF8" w:rsidR="006E15B2" w:rsidRDefault="006E15B2" w:rsidP="006E15B2">
      <w:pPr>
        <w:pStyle w:val="Listenabsatz"/>
        <w:numPr>
          <w:ilvl w:val="0"/>
          <w:numId w:val="1"/>
        </w:numPr>
      </w:pPr>
      <w:r w:rsidRPr="00C1423F">
        <w:rPr>
          <w:rStyle w:val="Fett"/>
        </w:rPr>
        <w:t>Literaturrecherche in die Breite zur Erkundung des Themas</w:t>
      </w:r>
      <w:r w:rsidR="00F70448">
        <w:rPr>
          <w:rStyle w:val="Fett"/>
        </w:rPr>
        <w:t xml:space="preserve"> und Literatursichtung</w:t>
      </w:r>
      <w:r>
        <w:t xml:space="preserve">: </w:t>
      </w:r>
    </w:p>
    <w:p w14:paraId="5D65C4C6" w14:textId="4654AC14" w:rsidR="006E15B2" w:rsidRDefault="00C1423F" w:rsidP="006E15B2">
      <w:pPr>
        <w:pStyle w:val="Listenabsatz"/>
        <w:ind w:left="360"/>
      </w:pPr>
      <w:r w:rsidRPr="006E15B2">
        <w:rPr>
          <w:rStyle w:val="Fett"/>
          <w:noProof/>
        </w:rPr>
        <mc:AlternateContent>
          <mc:Choice Requires="wps">
            <w:drawing>
              <wp:anchor distT="45720" distB="45720" distL="114300" distR="114300" simplePos="0" relativeHeight="251661312" behindDoc="0" locked="0" layoutInCell="1" allowOverlap="1" wp14:anchorId="49929AD3" wp14:editId="2CFE7590">
                <wp:simplePos x="0" y="0"/>
                <wp:positionH relativeFrom="margin">
                  <wp:posOffset>241300</wp:posOffset>
                </wp:positionH>
                <wp:positionV relativeFrom="paragraph">
                  <wp:posOffset>2116084</wp:posOffset>
                </wp:positionV>
                <wp:extent cx="5539105" cy="1405890"/>
                <wp:effectExtent l="0" t="0" r="23495" b="22860"/>
                <wp:wrapSquare wrapText="bothSides"/>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105" cy="1405890"/>
                        </a:xfrm>
                        <a:prstGeom prst="rect">
                          <a:avLst/>
                        </a:prstGeom>
                        <a:solidFill>
                          <a:srgbClr val="FFFFFF"/>
                        </a:solidFill>
                        <a:ln w="9525">
                          <a:solidFill>
                            <a:srgbClr val="000000"/>
                          </a:solidFill>
                          <a:miter lim="800000"/>
                          <a:headEnd/>
                          <a:tailEnd/>
                        </a:ln>
                      </wps:spPr>
                      <wps:txbx>
                        <w:txbxContent>
                          <w:p w14:paraId="61F8A55D" w14:textId="77777777" w:rsidR="00C1423F" w:rsidRDefault="00C1423F" w:rsidP="00C1423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929AD3" id="_x0000_s1027" type="#_x0000_t202" style="position:absolute;left:0;text-align:left;margin-left:19pt;margin-top:166.6pt;width:436.15pt;height:110.7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">
                <v:textbox>
                  <w:txbxContent>
                    <w:p w14:paraId="61F8A55D" w14:textId="77777777" w:rsidR="00C1423F" w:rsidRDefault="00C1423F" w:rsidP="00C1423F"/>
                  </w:txbxContent>
                </v:textbox>
                <w10:wrap type="square" anchorx="margin"/>
              </v:shape>
            </w:pict>
          </mc:Fallback>
        </mc:AlternateContent>
      </w:r>
      <w:r>
        <w:t>Nachdem erste Ideen zu möglichen Schreibthemen gesammelt wurden, geht es darum, das Thema zu erkunden, um einen Überblick über seine Facetten zu bekommen. Ohne diesen Überblick ist es nicht möglich, das Thema anschließend so weit einzugrenzen, da</w:t>
      </w:r>
      <w:r w:rsidR="00F70448">
        <w:t>s</w:t>
      </w:r>
      <w:r>
        <w:t xml:space="preserve"> es auch bearbeitet werden kann. </w:t>
      </w:r>
      <w:r w:rsidR="001A2A48">
        <w:t xml:space="preserve">Um im nächsten Schritt diesen Überblick zu gewinnen, ist zunächst eine erste Literaturrecherche </w:t>
      </w:r>
      <w:r>
        <w:t xml:space="preserve">zur Themenerkundung </w:t>
      </w:r>
      <w:r w:rsidR="005C754D">
        <w:t>(</w:t>
      </w:r>
      <w:r>
        <w:t>nicht zur Literaturauswertung</w:t>
      </w:r>
      <w:r w:rsidR="005C754D">
        <w:t>!)</w:t>
      </w:r>
      <w:r w:rsidR="001A2A48">
        <w:t xml:space="preserve"> nötig. Dazu</w:t>
      </w:r>
      <w:r>
        <w:t xml:space="preserve"> eignen sich besonders Überblicksdarstellungen: Hilfreich können dazu z.B. Beiträge in Sammelwerken oder Handbüchern sein oder auch systematische Übersichtsarbeiten (systematic reviews), wie sie gerade im anglo-amerikanischen Sprachraum verbreitet sind. Suchen Sie also nach Literatur, die den Kenntnisstand zu einem Thema möglichst strukturiert und systematisch darstellt. Schreiben Sie in das folgende Textfeld deshalb die Fachliteratur, die Sie genutzt haben, um einen Überblick über das Thema zu gewinnen. </w:t>
      </w:r>
    </w:p>
    <w:p w14:paraId="441F73FD" w14:textId="05EB8773" w:rsidR="00C1423F" w:rsidRDefault="00F70448" w:rsidP="006E15B2">
      <w:pPr>
        <w:pStyle w:val="Listenabsatz"/>
        <w:ind w:left="360"/>
      </w:pPr>
      <w:r>
        <w:t>Anschließend wird diese Literatur nicht intensiv, d.h. auswertend gelesen, sondern zunächst nur „gesichtet“, um eben einen Überblick über das Thema zu bekommen. Deshalb geht es auch bei der Lektüre nicht in die Tiefe, sondern in die Breite.</w:t>
      </w:r>
    </w:p>
    <w:p w14:paraId="37B7F5C2" w14:textId="77777777" w:rsidR="00F70448" w:rsidRDefault="00F70448" w:rsidP="006E15B2">
      <w:pPr>
        <w:pStyle w:val="Listenabsatz"/>
        <w:ind w:left="360"/>
      </w:pPr>
    </w:p>
    <w:p w14:paraId="69EFFD99" w14:textId="11C1E0E4" w:rsidR="00C1423F" w:rsidRDefault="005C754D" w:rsidP="00C1423F">
      <w:pPr>
        <w:pStyle w:val="Listenabsatz"/>
        <w:numPr>
          <w:ilvl w:val="0"/>
          <w:numId w:val="1"/>
        </w:numPr>
      </w:pPr>
      <w:r w:rsidRPr="005C754D">
        <w:rPr>
          <w:rStyle w:val="Fett"/>
        </w:rPr>
        <w:t>Darstellung der Ergebnisse der Themenerkundung</w:t>
      </w:r>
      <w:r>
        <w:t xml:space="preserve">: </w:t>
      </w:r>
    </w:p>
    <w:p w14:paraId="21C8C7C9" w14:textId="4963705C" w:rsidR="005C754D" w:rsidRDefault="005C754D" w:rsidP="00C87B94">
      <w:pPr>
        <w:pStyle w:val="Listenabsatz"/>
        <w:ind w:left="360"/>
      </w:pPr>
      <w:r>
        <w:t xml:space="preserve">Nachdem Sie die Überblicksliteratur zum Thema </w:t>
      </w:r>
      <w:r w:rsidR="00F70448">
        <w:t xml:space="preserve">recherchiert und </w:t>
      </w:r>
      <w:r>
        <w:t xml:space="preserve">gesichtet haben, geht es darum, sich einen Überblick über das Thema zu verschaffen. Das kann z.B. über graphische Darstellungen wie </w:t>
      </w:r>
      <w:r w:rsidR="006C3C3B">
        <w:t>M</w:t>
      </w:r>
      <w:r>
        <w:t xml:space="preserve">indmaps geschehen. Tragen Sie deshalb in das folgende Textfeld eine </w:t>
      </w:r>
      <w:r w:rsidR="006C3C3B">
        <w:t>M</w:t>
      </w:r>
      <w:r>
        <w:t>indmap o.ä. ein, die die Verästelungen Ihres Themas zeigt, also alles das, was bei diesem Thema eine Rolle spielt. Das kann z.B. so aussehen</w:t>
      </w:r>
      <w:r w:rsidR="007B7031">
        <w:t>:</w:t>
      </w:r>
    </w:p>
    <w:p w14:paraId="4E1CF59D" w14:textId="39134BEE" w:rsidR="005C754D" w:rsidRDefault="005C754D" w:rsidP="005C754D">
      <w:pPr>
        <w:pStyle w:val="Listenabsatz"/>
        <w:keepNext/>
        <w:ind w:left="360"/>
      </w:pPr>
      <w:r>
        <w:lastRenderedPageBreak/>
        <w:t xml:space="preserve">  </w:t>
      </w:r>
      <w:r w:rsidR="006C3C3B">
        <w:rPr>
          <w:noProof/>
        </w:rPr>
        <w:drawing>
          <wp:inline distT="0" distB="0" distL="0" distR="0" wp14:anchorId="3454BF08" wp14:editId="6CE2588B">
            <wp:extent cx="4373880" cy="6013704"/>
            <wp:effectExtent l="0" t="0" r="7620" b="635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7" cstate="print">
                      <a:extLst>
                        <a:ext uri="{28A0092B-C50C-407E-A947-70E740481C1C}">
                          <a14:useLocalDpi xmlns:a14="http://schemas.microsoft.com/office/drawing/2010/main" val="0"/>
                        </a:ext>
                      </a:extLst>
                    </a:blip>
                    <a:stretch>
                      <a:fillRect/>
                    </a:stretch>
                  </pic:blipFill>
                  <pic:spPr>
                    <a:xfrm>
                      <a:off x="0" y="0"/>
                      <a:ext cx="4373880" cy="6013704"/>
                    </a:xfrm>
                    <a:prstGeom prst="rect">
                      <a:avLst/>
                    </a:prstGeom>
                  </pic:spPr>
                </pic:pic>
              </a:graphicData>
            </a:graphic>
          </wp:inline>
        </w:drawing>
      </w:r>
    </w:p>
    <w:p w14:paraId="48075C54" w14:textId="26160E40" w:rsidR="005C754D" w:rsidRDefault="005C754D" w:rsidP="005C754D">
      <w:pPr>
        <w:pStyle w:val="Beschriftung"/>
        <w:ind w:firstLine="708"/>
      </w:pPr>
      <w:r>
        <w:t xml:space="preserve">Abbildung </w:t>
      </w:r>
      <w:fldSimple w:instr=" SEQ Abbildung \* ARABIC ">
        <w:r w:rsidR="00B73F10">
          <w:rPr>
            <w:noProof/>
          </w:rPr>
          <w:t>1</w:t>
        </w:r>
      </w:fldSimple>
      <w:r>
        <w:t xml:space="preserve">: </w:t>
      </w:r>
      <w:r w:rsidR="006C3C3B">
        <w:t>Beispiele für Mindmaps für die Themenentwicklung</w:t>
      </w:r>
      <w:r>
        <w:t xml:space="preserve"> </w:t>
      </w:r>
      <w:sdt>
        <w:sdtPr>
          <w:alias w:val="To edit, see citavi.com/edit"/>
          <w:tag w:val="CitaviPlaceholder#760d200d-22f0-43e7-8acb-89600f3ba55d"/>
          <w:id w:val="48806376"/>
          <w:placeholder>
            <w:docPart w:val="DefaultPlaceholder_-1854013440"/>
          </w:placeholder>
        </w:sdtPr>
        <w:sdtContent>
          <w:r w:rsidR="007B7031">
            <w:fldChar w:fldCharType="begin"/>
          </w:r>
          <w:r w:rsidR="007B703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BlZWFmNDUtZGUxMi00ZjBhLWFhNzUtOTgxMjE0NjUxYTcwIiwiSWQiOiJhNTRhNTA2NS05OThhLTQzNDAtYWUxYS0xOTY3NDM0Zjc1OTYiLCJSYW5nZUxlbmd0aCI6MzAsIlJlZmVyZW5jZUlkIjoiYjc2ZjI0NzktZjVmYi00NjM5LWIxMmQtYjM4NTEzN2VhOTM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kLW5iLmluZm8vMTI2NDAzMDc5NyIsIlVyaVN0cmluZyI6Imh0dHA6Ly9kLW5iLmluZm8vMTI2NDAzMDc5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}</w:instrText>
          </w:r>
          <w:r w:rsidR="007B7031">
            <w:fldChar w:fldCharType="separate"/>
          </w:r>
          <w:r w:rsidR="00D302F7">
            <w:t>(Berninger et al. 2023, S. 24)</w:t>
          </w:r>
          <w:r w:rsidR="007B7031">
            <w:fldChar w:fldCharType="end"/>
          </w:r>
        </w:sdtContent>
      </w:sdt>
    </w:p>
    <w:p w14:paraId="25C5A741" w14:textId="35588408" w:rsidR="005C754D" w:rsidRDefault="005C754D" w:rsidP="005C754D">
      <w:pPr>
        <w:pStyle w:val="Listenabsatz"/>
        <w:ind w:left="360"/>
      </w:pPr>
      <w:r w:rsidRPr="006E15B2">
        <w:rPr>
          <w:rStyle w:val="Fett"/>
          <w:noProof/>
        </w:rPr>
        <w:lastRenderedPageBreak/>
        <mc:AlternateContent>
          <mc:Choice Requires="wps">
            <w:drawing>
              <wp:anchor distT="45720" distB="45720" distL="114300" distR="114300" simplePos="0" relativeHeight="251663360" behindDoc="0" locked="0" layoutInCell="1" allowOverlap="1" wp14:anchorId="1FCE0A0A" wp14:editId="3E63E106">
                <wp:simplePos x="0" y="0"/>
                <wp:positionH relativeFrom="margin">
                  <wp:posOffset>0</wp:posOffset>
                </wp:positionH>
                <wp:positionV relativeFrom="paragraph">
                  <wp:posOffset>330835</wp:posOffset>
                </wp:positionV>
                <wp:extent cx="5539105" cy="3340100"/>
                <wp:effectExtent l="0" t="0" r="23495" b="12700"/>
                <wp:wrapSquare wrapText="bothSides"/>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105" cy="3340467"/>
                        </a:xfrm>
                        <a:prstGeom prst="rect">
                          <a:avLst/>
                        </a:prstGeom>
                        <a:solidFill>
                          <a:srgbClr val="FFFFFF"/>
                        </a:solidFill>
                        <a:ln w="9525">
                          <a:solidFill>
                            <a:srgbClr val="000000"/>
                          </a:solidFill>
                          <a:miter lim="800000"/>
                          <a:headEnd/>
                          <a:tailEnd/>
                        </a:ln>
                      </wps:spPr>
                      <wps:txbx>
                        <w:txbxContent>
                          <w:p w14:paraId="13C7DDC4" w14:textId="77777777" w:rsidR="005C754D" w:rsidRDefault="005C754D" w:rsidP="005C754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CE0A0A" id="_x0000_s1028" type="#_x0000_t202" style="position:absolute;left:0;text-align:left;margin-left:0;margin-top:26.05pt;width:436.15pt;height:263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">
                <v:textbox>
                  <w:txbxContent>
                    <w:p w14:paraId="13C7DDC4" w14:textId="77777777" w:rsidR="005C754D" w:rsidRDefault="005C754D" w:rsidP="005C754D"/>
                  </w:txbxContent>
                </v:textbox>
                <w10:wrap type="square" anchorx="margin"/>
              </v:shape>
            </w:pict>
          </mc:Fallback>
        </mc:AlternateContent>
      </w:r>
      <w:r>
        <w:t xml:space="preserve"> </w:t>
      </w:r>
    </w:p>
    <w:p w14:paraId="0A9E37C7" w14:textId="18BC7049" w:rsidR="007F3304" w:rsidRDefault="007F3304" w:rsidP="007F3304"/>
    <w:p w14:paraId="102C507A" w14:textId="79BFE640" w:rsidR="005C754D" w:rsidRPr="00965CE3" w:rsidRDefault="00965CE3" w:rsidP="00965CE3">
      <w:pPr>
        <w:pStyle w:val="Listenabsatz"/>
        <w:numPr>
          <w:ilvl w:val="0"/>
          <w:numId w:val="1"/>
        </w:numPr>
        <w:rPr>
          <w:rStyle w:val="Fett"/>
        </w:rPr>
      </w:pPr>
      <w:r w:rsidRPr="00965CE3">
        <w:rPr>
          <w:rStyle w:val="Fett"/>
        </w:rPr>
        <w:t>Eingrenzung des Themas</w:t>
      </w:r>
    </w:p>
    <w:p w14:paraId="51F11B30" w14:textId="604BA7D5" w:rsidR="00965CE3" w:rsidRDefault="00965CE3" w:rsidP="00965CE3">
      <w:pPr>
        <w:pStyle w:val="Listenabsatz"/>
        <w:ind w:left="360"/>
      </w:pPr>
      <w:r>
        <w:t xml:space="preserve">Der Überblick über das Thema erlaubt es nun, sich Aspekte des Themas heraussuchen, die man im Rahmen der eigenen Arbeit bearbeiten </w:t>
      </w:r>
      <w:r w:rsidR="001A2A48">
        <w:t xml:space="preserve">will und </w:t>
      </w:r>
      <w:r>
        <w:t xml:space="preserve">kann. Für die Wahl bzw. Auswahl des Themas schlägt Umberto Eco vier </w:t>
      </w:r>
      <w:r w:rsidR="001A2A48">
        <w:t xml:space="preserve">allgemeine </w:t>
      </w:r>
      <w:r>
        <w:t>Kriterien vor:</w:t>
      </w:r>
    </w:p>
    <w:p w14:paraId="6D7FA45E" w14:textId="7C56ACBA" w:rsidR="00965CE3" w:rsidRDefault="001A2A48" w:rsidP="00965CE3">
      <w:bookmarkStart w:id="0" w:name="_CTVK001ec24e91ae4424471bfde57c020e88240"/>
      <w:r>
        <w:t>„</w:t>
      </w:r>
      <w:r w:rsidR="00965CE3">
        <w:t xml:space="preserve">1. Das Thema soll den Interessen des Kandidaten entsprechen […]; </w:t>
      </w:r>
    </w:p>
    <w:p w14:paraId="54D19AFD" w14:textId="72E40BBB" w:rsidR="00965CE3" w:rsidRDefault="00965CE3" w:rsidP="00965CE3">
      <w:r>
        <w:t>2. Die Quellen, die herangezogen werden müssen, sollen für den Kandidaten auffindbar sein […];</w:t>
      </w:r>
    </w:p>
    <w:p w14:paraId="0833CB08" w14:textId="318A37B4" w:rsidR="00965CE3" w:rsidRDefault="00965CE3" w:rsidP="00965CE3">
      <w:r>
        <w:t>3. Der Kandidat soll mit den Quellen, die herangezogen werden müssen, umgehen können […];</w:t>
      </w:r>
    </w:p>
    <w:p w14:paraId="4600B3B1" w14:textId="77777777" w:rsidR="00965CE3" w:rsidRDefault="00965CE3" w:rsidP="00965CE3">
      <w:r>
        <w:t xml:space="preserve"> 4. Die methodischen Ansprüche des Forschungsvorhabens müssen dem Erfahrungsbereich des Kandidaten entsprechen. </w:t>
      </w:r>
    </w:p>
    <w:p w14:paraId="0CD04FF3" w14:textId="6E6BBEC4" w:rsidR="00965CE3" w:rsidRDefault="00965CE3" w:rsidP="00965CE3">
      <w:r>
        <w:t xml:space="preserve">So formuliert, scheinen die vier Regeln banal und nicht mehr zu enthalten als die Aussage, daß, »wer eine Abschlußarbeit schreiben will, eine schreiben soll, die er schreiben kann«.“ </w:t>
      </w:r>
      <w:bookmarkEnd w:id="0"/>
      <w:sdt>
        <w:sdtPr>
          <w:alias w:val="To edit, see citavi.com/edit"/>
          <w:tag w:val="CitaviPlaceholder#0cdb9f0f-be9d-4734-8f84-f87191de3d7c"/>
          <w:id w:val="-392117937"/>
          <w:placeholder>
            <w:docPart w:val="DefaultPlaceholder_-1854013440"/>
          </w:placeholder>
        </w:sdtPr>
        <w:sdtContent>
          <w:r>
            <w:fldChar w:fldCharType="begin"/>
          </w:r>
          <w:r w:rsidR="00D302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lbGlicmFyeS51dGIuZGUvZG9pL2Jvb2svMTAuMzYxOTgvOTc4MzgzODU1Mzc3MSIsIlVyaVN0cmluZyI6Imh0dHBzOi8vZWxpYnJhcnkudXRiLmRlL2RvaS9ib29rLzEwLjM2MTk4Lzk3ODM4Mzg1NTM3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ib2VkZWNrIiwiQ3JlYXRlZE9uIjoiMjAyMi0wMS0yMVQwODo0NjoyMSIsIk1vZGlmaWVkQnkiOiJfRmJvZWRlY2siLCJJZCI6ImE2YWM3NmM5LThhZjMtNDA0Zi1hNjhiLTIxOTU3YTQ1YWJjMCIsIk1vZGlmaWVkT24iOiIyMDIyLTA4LTMwVDEyOjA1OjM4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lbGlicmFyeS5vbml4dG9vbHMuZGUvQ292ZXIvOTc4MzgzODU1Mzc3MS5qcGciLCJVcmlTdHJpbmciOiJodHRwczovL2VsaWJyYXJ5Lm9uaXh0b29scy5kZS9Db3Zlci85NzgzODM4NTUzNzcx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}</w:instrText>
          </w:r>
          <w:r>
            <w:fldChar w:fldCharType="separate"/>
          </w:r>
          <w:r w:rsidR="00D302F7">
            <w:t>(Eco 2020, S. 14–15)</w:t>
          </w:r>
          <w:r>
            <w:fldChar w:fldCharType="end"/>
          </w:r>
        </w:sdtContent>
      </w:sdt>
    </w:p>
    <w:p w14:paraId="0A954214" w14:textId="2A4E1C29" w:rsidR="00965CE3" w:rsidRDefault="00965CE3" w:rsidP="00965CE3">
      <w:r>
        <w:t xml:space="preserve">Um also eine Arbeit zu schreiben, die auch im vorausgesetzten Rahmen bearbeitbar ist, ist es also nötig, das Thema entsprechend einzugrenzen. Die Wissenschaft ist heutzutage so spezialisiert, daß es selbst zu scheinbar eng gefaßten Themen eine große Menge an Literatur gibt. Studierende nehmen sich meist m.E. eher zu viel </w:t>
      </w:r>
      <w:r w:rsidR="001A2A48">
        <w:t xml:space="preserve">als zu wenig </w:t>
      </w:r>
      <w:r>
        <w:t xml:space="preserve">vor. </w:t>
      </w:r>
    </w:p>
    <w:p w14:paraId="509C1362" w14:textId="06901E92" w:rsidR="00965CE3" w:rsidRDefault="00965CE3" w:rsidP="00965CE3">
      <w:r>
        <w:t>Norbert Franck zählt mögliche Kriterien auf, nach denen Forschungsthemen eingegrenzt werden können:</w:t>
      </w:r>
    </w:p>
    <w:p w14:paraId="4A657C53" w14:textId="0305A601" w:rsidR="00965CE3" w:rsidRPr="00965CE3" w:rsidRDefault="00965CE3" w:rsidP="00965CE3">
      <w:r>
        <w:rPr>
          <w:i/>
          <w:iCs/>
        </w:rPr>
        <w:t>„</w:t>
      </w:r>
      <w:r w:rsidRPr="00965CE3">
        <w:rPr>
          <w:i/>
          <w:iCs/>
        </w:rPr>
        <w:t xml:space="preserve">1. </w:t>
      </w:r>
      <w:r w:rsidRPr="00965CE3">
        <w:rPr>
          <w:b/>
          <w:bCs/>
          <w:i/>
          <w:iCs/>
        </w:rPr>
        <w:t>zeitlich</w:t>
      </w:r>
      <w:r w:rsidRPr="00965CE3">
        <w:rPr>
          <w:i/>
          <w:iCs/>
        </w:rPr>
        <w:t xml:space="preserve">: • von ... bis, • im ... Jahrhundert, • im Nachkriegsdeutschland, • in den 60er Jahren; </w:t>
      </w:r>
    </w:p>
    <w:p w14:paraId="325F6880" w14:textId="77777777" w:rsidR="00965CE3" w:rsidRPr="00965CE3" w:rsidRDefault="00965CE3" w:rsidP="00965CE3">
      <w:r w:rsidRPr="00965CE3">
        <w:rPr>
          <w:i/>
          <w:iCs/>
        </w:rPr>
        <w:t xml:space="preserve">2. </w:t>
      </w:r>
      <w:r w:rsidRPr="00965CE3">
        <w:rPr>
          <w:b/>
          <w:bCs/>
          <w:i/>
          <w:iCs/>
        </w:rPr>
        <w:t>geografisch</w:t>
      </w:r>
      <w:r w:rsidRPr="00965CE3">
        <w:rPr>
          <w:i/>
          <w:iCs/>
        </w:rPr>
        <w:t xml:space="preserve">: </w:t>
      </w:r>
      <w:r w:rsidRPr="00965CE3">
        <w:t xml:space="preserve">• in Westeuropa, • in Ostdeutschland, • im südlichen Afrika, • in (West-)Berlin; </w:t>
      </w:r>
    </w:p>
    <w:p w14:paraId="1138C301" w14:textId="77777777" w:rsidR="00965CE3" w:rsidRPr="00965CE3" w:rsidRDefault="00965CE3" w:rsidP="00965CE3">
      <w:r w:rsidRPr="00965CE3">
        <w:t xml:space="preserve">3. nach </w:t>
      </w:r>
      <w:r w:rsidRPr="00965CE3">
        <w:rPr>
          <w:b/>
          <w:bCs/>
          <w:i/>
          <w:iCs/>
        </w:rPr>
        <w:t>Institutionen</w:t>
      </w:r>
      <w:r w:rsidRPr="00965CE3">
        <w:rPr>
          <w:i/>
          <w:iCs/>
        </w:rPr>
        <w:t xml:space="preserve">: </w:t>
      </w:r>
      <w:r w:rsidRPr="00965CE3">
        <w:t>• in Einrichtungen der Weiterbildung, • in Landesparlamenten, • in Grundschulen;</w:t>
      </w:r>
    </w:p>
    <w:p w14:paraId="499DC24C" w14:textId="77777777" w:rsidR="00965CE3" w:rsidRPr="00965CE3" w:rsidRDefault="00965CE3" w:rsidP="00965CE3">
      <w:r w:rsidRPr="00965CE3">
        <w:lastRenderedPageBreak/>
        <w:t xml:space="preserve">4. nach </w:t>
      </w:r>
      <w:r w:rsidRPr="00965CE3">
        <w:rPr>
          <w:b/>
          <w:bCs/>
          <w:i/>
          <w:iCs/>
        </w:rPr>
        <w:t>Personengruppen</w:t>
      </w:r>
      <w:r w:rsidRPr="00965CE3">
        <w:rPr>
          <w:i/>
          <w:iCs/>
        </w:rPr>
        <w:t xml:space="preserve">: </w:t>
      </w:r>
      <w:r w:rsidRPr="00965CE3">
        <w:t>• Frauen, Männer, • Jugendliche, • Arbeitslose, • Beamte;</w:t>
      </w:r>
    </w:p>
    <w:p w14:paraId="4433BBA5" w14:textId="77777777" w:rsidR="00965CE3" w:rsidRPr="00965CE3" w:rsidRDefault="00965CE3" w:rsidP="00965CE3">
      <w:r w:rsidRPr="00965CE3">
        <w:rPr>
          <w:i/>
          <w:iCs/>
        </w:rPr>
        <w:t xml:space="preserve">5. nach </w:t>
      </w:r>
      <w:r w:rsidRPr="00965CE3">
        <w:rPr>
          <w:b/>
          <w:bCs/>
          <w:i/>
          <w:iCs/>
        </w:rPr>
        <w:t>Quellen</w:t>
      </w:r>
      <w:r w:rsidRPr="00965CE3">
        <w:rPr>
          <w:i/>
          <w:iCs/>
        </w:rPr>
        <w:t xml:space="preserve">: </w:t>
      </w:r>
      <w:r w:rsidRPr="00965CE3">
        <w:t>• die Öffentlichkeitsarbeit der SPD im Internet, • Comics als Protestform, • Kriegsalltag in Feldpostbriefen;</w:t>
      </w:r>
    </w:p>
    <w:p w14:paraId="0FB28136" w14:textId="77777777" w:rsidR="00965CE3" w:rsidRPr="00965CE3" w:rsidRDefault="00965CE3" w:rsidP="00965CE3">
      <w:r w:rsidRPr="00965CE3">
        <w:t xml:space="preserve">6. nach </w:t>
      </w:r>
      <w:r w:rsidRPr="00965CE3">
        <w:rPr>
          <w:b/>
          <w:bCs/>
          <w:i/>
          <w:iCs/>
        </w:rPr>
        <w:t>Personen</w:t>
      </w:r>
      <w:r w:rsidRPr="00965CE3">
        <w:rPr>
          <w:i/>
          <w:iCs/>
        </w:rPr>
        <w:t xml:space="preserve">: </w:t>
      </w:r>
      <w:r w:rsidRPr="00965CE3">
        <w:t>• Das Motiv der Versöhnung in den Werken von ..., • Kulturkritik in den Romanen von ..., • Ämterhäufung in der Politik. Das Beispiel Angela Merkel;</w:t>
      </w:r>
    </w:p>
    <w:p w14:paraId="4E13A70B" w14:textId="77777777" w:rsidR="00965CE3" w:rsidRPr="00965CE3" w:rsidRDefault="00965CE3" w:rsidP="00965CE3">
      <w:r w:rsidRPr="00965CE3">
        <w:t xml:space="preserve">7. nach </w:t>
      </w:r>
      <w:r w:rsidRPr="00965CE3">
        <w:rPr>
          <w:b/>
          <w:bCs/>
          <w:i/>
          <w:iCs/>
        </w:rPr>
        <w:t>Disziplingesichtspunkten</w:t>
      </w:r>
      <w:r w:rsidRPr="00965CE3">
        <w:rPr>
          <w:i/>
          <w:iCs/>
        </w:rPr>
        <w:t xml:space="preserve">: </w:t>
      </w:r>
      <w:r w:rsidRPr="00965CE3">
        <w:t>• theologische Anmerkungen zur Gentechnik, • eine soziologische Analyse deutscher Krimiserien, • medienrechtliche Aspekte des Privatfernsehens;</w:t>
      </w:r>
    </w:p>
    <w:p w14:paraId="62FC3433" w14:textId="77777777" w:rsidR="00965CE3" w:rsidRPr="00965CE3" w:rsidRDefault="00965CE3" w:rsidP="00965CE3">
      <w:r w:rsidRPr="00965CE3">
        <w:t xml:space="preserve">8. nach </w:t>
      </w:r>
      <w:r w:rsidRPr="00965CE3">
        <w:rPr>
          <w:b/>
          <w:bCs/>
          <w:i/>
          <w:iCs/>
        </w:rPr>
        <w:t>Theorieansätzen, Erklärungskonzepten</w:t>
      </w:r>
      <w:r w:rsidRPr="00965CE3">
        <w:rPr>
          <w:i/>
          <w:iCs/>
        </w:rPr>
        <w:t xml:space="preserve">: </w:t>
      </w:r>
      <w:r w:rsidRPr="00965CE3">
        <w:t xml:space="preserve">• eine strukturfunktionalistische Betrachtung, • ein statistischer Vergleich, • Radiowerbung aus der Sicht der Wirkungsforschung; </w:t>
      </w:r>
    </w:p>
    <w:p w14:paraId="006B7541" w14:textId="77777777" w:rsidR="00965CE3" w:rsidRPr="00965CE3" w:rsidRDefault="00965CE3" w:rsidP="00965CE3">
      <w:r w:rsidRPr="00965CE3">
        <w:t xml:space="preserve">9. nach </w:t>
      </w:r>
      <w:r w:rsidRPr="00965CE3">
        <w:rPr>
          <w:b/>
          <w:bCs/>
          <w:i/>
          <w:iCs/>
        </w:rPr>
        <w:t>Vertreterinnen und Vertretern eines Theorie-bzw. Erklärungsansatzes</w:t>
      </w:r>
      <w:r w:rsidRPr="00965CE3">
        <w:rPr>
          <w:i/>
          <w:iCs/>
        </w:rPr>
        <w:t xml:space="preserve">: </w:t>
      </w:r>
      <w:r w:rsidRPr="00965CE3">
        <w:t>• eine Analyse in Anlehnung an Bourdieu, • eine Interpretation von Lernprozessen im Anschluss an Paul Willis;</w:t>
      </w:r>
    </w:p>
    <w:p w14:paraId="357DE13B" w14:textId="77777777" w:rsidR="00965CE3" w:rsidRPr="00965CE3" w:rsidRDefault="00965CE3" w:rsidP="00965CE3">
      <w:r w:rsidRPr="00965CE3">
        <w:t xml:space="preserve">10. nach </w:t>
      </w:r>
      <w:r w:rsidRPr="00965CE3">
        <w:rPr>
          <w:b/>
          <w:bCs/>
          <w:i/>
          <w:iCs/>
        </w:rPr>
        <w:t>ausgewählten Aspekten</w:t>
      </w:r>
      <w:r w:rsidRPr="00965CE3">
        <w:rPr>
          <w:i/>
          <w:iCs/>
        </w:rPr>
        <w:t xml:space="preserve">: </w:t>
      </w:r>
      <w:r w:rsidRPr="00965CE3">
        <w:t>• Schule als bürokratisches System, • Politik als Männerwelt.</w:t>
      </w:r>
    </w:p>
    <w:p w14:paraId="39366B21" w14:textId="77777777" w:rsidR="00965CE3" w:rsidRPr="00965CE3" w:rsidRDefault="00965CE3" w:rsidP="00965CE3">
      <w:r w:rsidRPr="00965CE3">
        <w:t xml:space="preserve">Häufig sind </w:t>
      </w:r>
      <w:r w:rsidRPr="00965CE3">
        <w:rPr>
          <w:b/>
          <w:bCs/>
        </w:rPr>
        <w:t>Kombinationen</w:t>
      </w:r>
      <w:r w:rsidRPr="00965CE3">
        <w:t>solcher Eingrenzungen erforderlich. Drei [sic] Beispiele:</w:t>
      </w:r>
    </w:p>
    <w:p w14:paraId="77B895FF" w14:textId="77777777" w:rsidR="00965CE3" w:rsidRPr="00965CE3" w:rsidRDefault="00965CE3" w:rsidP="00965CE3">
      <w:r w:rsidRPr="00965CE3">
        <w:t xml:space="preserve">Gesellschaftskritik und Popmusik → Gesellschaftskritik in der Popmusik der 80er Jahre →Gesellschaftskritik in der Popmusik der 80er Jahre –Die </w:t>
      </w:r>
      <w:r w:rsidRPr="00965CE3">
        <w:rPr>
          <w:i/>
          <w:iCs/>
        </w:rPr>
        <w:t>Sex Pistols.</w:t>
      </w:r>
    </w:p>
    <w:p w14:paraId="61F16E86" w14:textId="10169936" w:rsidR="00965CE3" w:rsidRDefault="00965CE3" w:rsidP="00965CE3">
      <w:r w:rsidRPr="00965CE3">
        <w:t>Frauenpolitik in der Bundesrepublik Deutschland → Die Frauenpolitik der Parteien →Die Frauenpolitik der CDU →Die Frauenpolitik der CDU in den Nachkriegsjahren 1945-1951</w:t>
      </w:r>
      <w:r>
        <w:t xml:space="preserve">“ </w:t>
      </w:r>
      <w:sdt>
        <w:sdtPr>
          <w:alias w:val="To edit, see citavi.com/edit"/>
          <w:tag w:val="CitaviPlaceholder#c82d8961-1f66-4877-a25e-a833df23ca5c"/>
          <w:id w:val="-1647347946"/>
          <w:placeholder>
            <w:docPart w:val="DefaultPlaceholder_-1854013440"/>
          </w:placeholder>
        </w:sdtPr>
        <w:sdtContent>
          <w:r>
            <w:fldChar w:fldCharType="begin"/>
          </w:r>
          <w:r w:rsidR="00D302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YmVydCIsIkxhc3ROYW1lIjoiRnJhbmNrIiwiUHJvdGVjdGVkIjpmYWxzZSwiU2V4IjoyLCJDcmVhdGVkQnkiOiJfRmxvcmlhbiBCw7ZkZWNrZXIiLCJDcmVhdGVkT24iOiIyMDE5LTA4LTIzVDExOjA2OjQ5IiwiTW9kaWZpZWRCeSI6Il9GbG9yaWFuIELDtmRlY2tlciIsIklkIjoiYTliYWYyNTEtZjBmNC00NmJjLWFmYjEtMmNkN2IzMGYzZTRiIiwiTW9kaWZpZWRPbiI6IjIwMTktMDgtMjNUMTE6MDY6NDkiLCJQcm9qZWN0Ijp7IiRpZCI6Ijg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zODU1MTA4M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ZGVwb3NpdC5kbmIuZGUvY2dpLWJpbi9kb2tzZXJ2P2lkPWNkOTExNjdhMWU3YTQ1OWJhYjUzYTg1OWZjY2RiMzgyJnByb3Y9TSZkb2tfdmFyPTEmZG9rX2V4dD1odG0iLCJVcmlTdHJpbmciOiJodHRwOi8vZGVwb3NpdC5kbmIuZGUvY2dpLWJpbi9kb2tzZXJ2P2lkPWNkOTExNjdhMWU3YTQ1OWJhYjUzYTg1OWZjY2RiMzgyJnByb3Y9TSZkb2tfdmFyPTEmZG9rX2V4dD1odG0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}</w:instrText>
          </w:r>
          <w:r>
            <w:fldChar w:fldCharType="separate"/>
          </w:r>
          <w:r w:rsidR="00D302F7">
            <w:t>(Franck 2019, S. 158–159)</w:t>
          </w:r>
          <w:r>
            <w:fldChar w:fldCharType="end"/>
          </w:r>
        </w:sdtContent>
      </w:sdt>
      <w:r>
        <w:t>.</w:t>
      </w:r>
    </w:p>
    <w:p w14:paraId="3F0009CF" w14:textId="4C102C8A" w:rsidR="00965CE3" w:rsidRDefault="00614456" w:rsidP="00965CE3">
      <w:r>
        <w:t xml:space="preserve">Ein Beispiel für eine schrittweise Themeneingrenzung und </w:t>
      </w:r>
      <w:r w:rsidR="00C87B94">
        <w:t>-</w:t>
      </w:r>
      <w:r>
        <w:t>formulierung liefert Otto Kruse:</w:t>
      </w:r>
    </w:p>
    <w:p w14:paraId="1083DD16" w14:textId="3ED48F9C" w:rsidR="00614456" w:rsidRDefault="00614456" w:rsidP="00965CE3">
      <w:bookmarkStart w:id="1" w:name="_CTVK001612e5a89f03b4c1e91cb9deddeb2c0bb"/>
      <w:r>
        <w:rPr>
          <w:noProof/>
        </w:rPr>
        <w:drawing>
          <wp:inline distT="0" distB="0" distL="0" distR="0" wp14:anchorId="5FC1F3D7" wp14:editId="37D34395">
            <wp:extent cx="3703320" cy="2657856"/>
            <wp:effectExtent l="0" t="0" r="0" b="9525"/>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03320" cy="2657856"/>
                    </a:xfrm>
                    <a:prstGeom prst="rect">
                      <a:avLst/>
                    </a:prstGeom>
                  </pic:spPr>
                </pic:pic>
              </a:graphicData>
            </a:graphic>
          </wp:inline>
        </w:drawing>
      </w:r>
      <w:bookmarkEnd w:id="1"/>
    </w:p>
    <w:p w14:paraId="7B961D66" w14:textId="569E27FE" w:rsidR="00614456" w:rsidRDefault="00614456" w:rsidP="00614456">
      <w:pPr>
        <w:pStyle w:val="Beschriftung"/>
      </w:pPr>
      <w:r>
        <w:t xml:space="preserve">Abbildung </w:t>
      </w:r>
      <w:fldSimple w:instr=" SEQ Abbildung \* ARABIC ">
        <w:r w:rsidR="00B73F10">
          <w:rPr>
            <w:noProof/>
          </w:rPr>
          <w:t>2</w:t>
        </w:r>
      </w:fldSimple>
      <w:r>
        <w:t xml:space="preserve">: Beispiel für Themeneingrenzung und -formulierung in einer theoretischen Arbeit </w:t>
      </w:r>
      <w:sdt>
        <w:sdtPr>
          <w:alias w:val="To edit, see citavi.com/edit"/>
          <w:tag w:val="CitaviPlaceholder#2bf5a1b4-44c4-4404-a05c-54fe03939cb1"/>
          <w:id w:val="-1222045405"/>
          <w:placeholder>
            <w:docPart w:val="DefaultPlaceholder_-1854013440"/>
          </w:placeholder>
        </w:sdtPr>
        <w:sdtContent>
          <w:r>
            <w:fldChar w:fldCharType="begin"/>
          </w:r>
          <w:r w:rsidR="00D302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EyZTVhODktZjAzYi00YzFlLTkxY2ItOWRlZGRlYjJjMGJiIiwiSWQiOiJmOWM0YTk5Yi05MzFlLTQ0MDEtYTBhZS1jZmFlZjI2MzAxNmYiLCJSYW5nZUxlbmd0aCI6MjAsIlJlZmVyZW5jZUlkIjoiMWI2Mjk0M2ItMjAwOS00YzcxLTliNWEtNWZjODAwZTA1MDE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NCIsIlN0YXJ0UGFnZSI6eyIkaWQiOiI1IiwiJHR5cGUiOiJTd2lzc0FjYWRlbWljLlBhZ2VOdW1iZXIsIFN3aXNzQWNhZGVtaWMiLCJJc0Z1bGx5TnVtZXJpYyI6dHJ1ZSwiTnVtYmVyIjoxMjQsIk51bWJlcmluZ1R5cGUiOjAsIk51bWVyYWxTeXN0ZW0iOjAsIk9yaWdpbmFsU3RyaW5nIjoiMTI0IiwiUHJldHR5U3RyaW5nIjoiMT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3R0byIsIkxhc3ROYW1lIjoiS3J1c2UiLCJQcm90ZWN0ZWQiOmZhbHNlLCJTZXgiOjIsIkNyZWF0ZWRCeSI6Il9mYiIsIkNyZWF0ZWRPbiI6IjIwMTMtMTItMDhUMTc6NTU6MTciLCJNb2RpZmllZEJ5IjoiX2ZiIiwiSWQiOiI3YWJkZTFlNS1iNzhhLTRhMTQtYTQ3Ny00YmE0ZDZlOWVmZDYiLCJNb2RpZmllZE9uIjoiMjAxMy0xMi0wOFQxNzo1NTox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LcnVzZSAyMDA3IC0gS2VpbmUgQW5nc3Qgdm9yIGRlbSBsZWVyZW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xMi4sIHbDtmxsaWcgbmV1IGJlYXJiZWl0ZXRlIEF1ZmxhZ2UiLCJFdmFsdWF0aW9uQ29tcGxleGl0eSI6MCwiRXZhbHVhdGlvblNvdXJjZVRleHRGb3JtYXQiOjAsIkdyb3VwcyI6W10sIkhhc0xhYmVsMSI6ZmFsc2UsIkhhc0xhYmVsMiI6ZmFsc2UsIklzYm4iOiI5NzgzNTkzMzg0Nzk1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nZici5iaWItYnZiLmRlOjg5OTEvRj9mdW5jPXNlcnZpY2UmZG9jX2xpYnJhcnk9QlZCMDEmZG9jX251bWJlcj0wMTU3ODMxMzcmbGluZV9udW1iZXI9MDAwMSZmdW5jX2NvZGU9REJfUkVDT1JEUyZzZXJ2aWNlX3R5cGU9TUVESUEiLCJVcmlTdHJpbmciOiJodHRwOi8vYnZici5iaWItYnZiLmRlOjg5OTEvRj9mdW5jPXNlcnZpY2UmZG9jX2xpYnJhcnk9QlZCMDEmZG9jX251bWJlcj0wMTU3ODMxMzcmbGluZV9udW1iZXI9MDAwMSZmdW5jX2NvZGU9REJfUkVDT1JEUyZzZXJ2aWNlX3R5cGU9TUVESU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GYm9lZGVjayIsIkNyZWF0ZWRPbiI6IjIwMjItMDEtMTlUMTA6MjI6NTUiLCJNb2RpZmllZEJ5IjoiX0Zib2VkZWNrIiwiSWQiOiIwYTMxM2M1NC1mMjViLTQyYTYtYjM3Yi03MzljNzRkN2E4MDMiLCJNb2RpZmllZE9uIjoiMjAyMi0wMS0xOVQxMDoyMjo1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kLW5iLmluZm8vOTg0MTY0MzA4LzA0IiwiVXJpU3RyaW5nIjoiaHR0cDovL2QtbmIuaW5mby85ODQxNjQzMDgv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}</w:instrText>
          </w:r>
          <w:r>
            <w:fldChar w:fldCharType="separate"/>
          </w:r>
          <w:r w:rsidR="00D302F7">
            <w:t>(Kruse 2007, S. 124)</w:t>
          </w:r>
          <w:r>
            <w:fldChar w:fldCharType="end"/>
          </w:r>
        </w:sdtContent>
      </w:sdt>
    </w:p>
    <w:p w14:paraId="22F47DBA" w14:textId="63901CA4" w:rsidR="006E15B2" w:rsidRDefault="004F62AD" w:rsidP="007F3304">
      <w:r w:rsidRPr="006E15B2">
        <w:rPr>
          <w:rStyle w:val="Fett"/>
          <w:noProof/>
        </w:rPr>
        <w:lastRenderedPageBreak/>
        <mc:AlternateContent>
          <mc:Choice Requires="wps">
            <w:drawing>
              <wp:anchor distT="45720" distB="45720" distL="114300" distR="114300" simplePos="0" relativeHeight="251665408" behindDoc="0" locked="0" layoutInCell="1" allowOverlap="1" wp14:anchorId="4E1E498A" wp14:editId="142CD83E">
                <wp:simplePos x="0" y="0"/>
                <wp:positionH relativeFrom="margin">
                  <wp:align>left</wp:align>
                </wp:positionH>
                <wp:positionV relativeFrom="paragraph">
                  <wp:posOffset>446405</wp:posOffset>
                </wp:positionV>
                <wp:extent cx="5539105" cy="1405890"/>
                <wp:effectExtent l="0" t="0" r="23495" b="22860"/>
                <wp:wrapSquare wrapText="bothSides"/>
                <wp:docPr id="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105" cy="1405890"/>
                        </a:xfrm>
                        <a:prstGeom prst="rect">
                          <a:avLst/>
                        </a:prstGeom>
                        <a:solidFill>
                          <a:srgbClr val="FFFFFF"/>
                        </a:solidFill>
                        <a:ln w="9525">
                          <a:solidFill>
                            <a:srgbClr val="000000"/>
                          </a:solidFill>
                          <a:miter lim="800000"/>
                          <a:headEnd/>
                          <a:tailEnd/>
                        </a:ln>
                      </wps:spPr>
                      <wps:txbx>
                        <w:txbxContent>
                          <w:p w14:paraId="1E09E631" w14:textId="77777777" w:rsidR="00614456" w:rsidRDefault="00614456" w:rsidP="0061445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1E498A" id="_x0000_s1029" type="#_x0000_t202" style="position:absolute;margin-left:0;margin-top:35.15pt;width:436.15pt;height:110.7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">
                <v:textbox>
                  <w:txbxContent>
                    <w:p w14:paraId="1E09E631" w14:textId="77777777" w:rsidR="00614456" w:rsidRDefault="00614456" w:rsidP="00614456"/>
                  </w:txbxContent>
                </v:textbox>
                <w10:wrap type="square" anchorx="margin"/>
              </v:shape>
            </w:pict>
          </mc:Fallback>
        </mc:AlternateContent>
      </w:r>
      <w:r w:rsidR="00614456">
        <w:t>Formulieren Sie in dem folgenden Textfeld deshalb ein Thema nach diesen oder anderen Eingrenzungskriterien, so daß es die Kriterien von Eco erfüllt.</w:t>
      </w:r>
    </w:p>
    <w:p w14:paraId="1781E495" w14:textId="77777777" w:rsidR="004F62AD" w:rsidRDefault="004F62AD" w:rsidP="004F62AD">
      <w:pPr>
        <w:rPr>
          <w:rStyle w:val="Fett"/>
        </w:rPr>
      </w:pPr>
    </w:p>
    <w:p w14:paraId="62277815" w14:textId="722F3144" w:rsidR="00614456" w:rsidRPr="00614456" w:rsidRDefault="00614456" w:rsidP="004F62AD">
      <w:pPr>
        <w:pStyle w:val="Listenabsatz"/>
        <w:numPr>
          <w:ilvl w:val="0"/>
          <w:numId w:val="1"/>
        </w:numPr>
        <w:rPr>
          <w:rStyle w:val="Fett"/>
        </w:rPr>
      </w:pPr>
      <w:r w:rsidRPr="00614456">
        <w:rPr>
          <w:rStyle w:val="Fett"/>
        </w:rPr>
        <w:t>Formulierung einer Fragestellung/Forschungsfrage</w:t>
      </w:r>
    </w:p>
    <w:p w14:paraId="5DC6E541" w14:textId="143DC77B" w:rsidR="00614456" w:rsidRDefault="00614456" w:rsidP="00614456">
      <w:pPr>
        <w:pStyle w:val="Listenabsatz"/>
        <w:ind w:left="360"/>
      </w:pPr>
      <w:r>
        <w:t xml:space="preserve">Nachdem Sie das Thema erkundet und entsprechend eingegrenzt haben, können Sie nun die Fragestellung/Forschungsfrage formulieren. Während das Forschungsthema den Gegenstand dessen benennt, womit ich mich forschend auseinandersetzen will, bezieht sich die Forschungsfrage darauf, was ich eigentlich über meinen Gegenstand herausfinden will. Die Forschungsfrage bezieht sich also auf die entscheidende Frage: Was </w:t>
      </w:r>
      <w:r w:rsidR="00C87B94">
        <w:t xml:space="preserve">will </w:t>
      </w:r>
      <w:r>
        <w:t xml:space="preserve">ich eigentlich </w:t>
      </w:r>
      <w:r w:rsidR="00C87B94">
        <w:t xml:space="preserve">darüber </w:t>
      </w:r>
      <w:r>
        <w:t xml:space="preserve">wissen? Diese Frage sollten Sie unbedingt für sich geklärt haben, um der Arbeit einen Fokus geben zu können! Auch die Forschungsfrage können </w:t>
      </w:r>
      <w:proofErr w:type="gramStart"/>
      <w:r>
        <w:t>Sie übrigens</w:t>
      </w:r>
      <w:proofErr w:type="gramEnd"/>
      <w:r>
        <w:t xml:space="preserve"> weiter oder enger fassen.  </w:t>
      </w:r>
    </w:p>
    <w:p w14:paraId="1F38EBD4" w14:textId="1F06645E" w:rsidR="004F62AD" w:rsidRDefault="004F62AD" w:rsidP="00614456">
      <w:pPr>
        <w:pStyle w:val="Listenabsatz"/>
        <w:ind w:left="360"/>
      </w:pPr>
      <w:r>
        <w:t>Folgende Kriterien für eine gute Forschungsfrage könnten Sie ins Auge fassen:</w:t>
      </w:r>
    </w:p>
    <w:p w14:paraId="534528CA" w14:textId="1F3AA188" w:rsidR="004F62AD" w:rsidRDefault="004F62AD" w:rsidP="00614456">
      <w:pPr>
        <w:pStyle w:val="Listenabsatz"/>
        <w:ind w:left="360"/>
      </w:pPr>
    </w:p>
    <w:p w14:paraId="7524513B" w14:textId="77777777" w:rsidR="004F62AD" w:rsidRPr="004F62AD" w:rsidRDefault="004F62AD" w:rsidP="004F62AD">
      <w:pPr>
        <w:pStyle w:val="Listenabsatz"/>
        <w:ind w:left="360"/>
      </w:pPr>
      <w:r w:rsidRPr="004F62AD">
        <w:t>Eine gute Forschungsfrage:</w:t>
      </w:r>
    </w:p>
    <w:p w14:paraId="0D4D2997" w14:textId="31F99D21" w:rsidR="004F62AD" w:rsidRPr="004F62AD" w:rsidRDefault="004F62AD" w:rsidP="00F70448">
      <w:pPr>
        <w:pStyle w:val="Listenabsatz"/>
        <w:numPr>
          <w:ilvl w:val="0"/>
          <w:numId w:val="16"/>
        </w:numPr>
      </w:pPr>
      <w:r w:rsidRPr="004F62AD">
        <w:t xml:space="preserve">ist </w:t>
      </w:r>
      <w:r w:rsidRPr="004F62AD">
        <w:rPr>
          <w:b/>
          <w:bCs/>
        </w:rPr>
        <w:t>interessant</w:t>
      </w:r>
      <w:r>
        <w:rPr>
          <w:b/>
          <w:bCs/>
        </w:rPr>
        <w:t xml:space="preserve"> </w:t>
      </w:r>
      <w:r w:rsidRPr="004F62AD">
        <w:t>für den Schreibenden.</w:t>
      </w:r>
    </w:p>
    <w:p w14:paraId="644141B9" w14:textId="500DC6BD" w:rsidR="004F62AD" w:rsidRPr="004F62AD" w:rsidRDefault="004F62AD" w:rsidP="00F70448">
      <w:pPr>
        <w:pStyle w:val="Listenabsatz"/>
        <w:numPr>
          <w:ilvl w:val="0"/>
          <w:numId w:val="16"/>
        </w:numPr>
      </w:pPr>
      <w:r w:rsidRPr="004F62AD">
        <w:t xml:space="preserve">ist </w:t>
      </w:r>
      <w:r w:rsidRPr="004F62AD">
        <w:rPr>
          <w:b/>
          <w:bCs/>
        </w:rPr>
        <w:t>relevant</w:t>
      </w:r>
      <w:r>
        <w:rPr>
          <w:b/>
          <w:bCs/>
        </w:rPr>
        <w:t xml:space="preserve"> </w:t>
      </w:r>
      <w:r w:rsidRPr="004F62AD">
        <w:t>für das Forschungsthema.</w:t>
      </w:r>
    </w:p>
    <w:p w14:paraId="36833511" w14:textId="3B8E3300" w:rsidR="004F62AD" w:rsidRPr="004F62AD" w:rsidRDefault="004F62AD" w:rsidP="00F70448">
      <w:pPr>
        <w:pStyle w:val="Listenabsatz"/>
        <w:numPr>
          <w:ilvl w:val="0"/>
          <w:numId w:val="16"/>
        </w:numPr>
      </w:pPr>
      <w:r w:rsidRPr="004F62AD">
        <w:t xml:space="preserve">bezieht sich auf ein </w:t>
      </w:r>
      <w:r w:rsidRPr="004F62AD">
        <w:rPr>
          <w:b/>
          <w:bCs/>
        </w:rPr>
        <w:t xml:space="preserve">Problem: </w:t>
      </w:r>
      <w:r w:rsidRPr="004F62AD">
        <w:t xml:space="preserve">... </w:t>
      </w:r>
      <w:r w:rsidRPr="004F62AD">
        <w:rPr>
          <w:b/>
          <w:bCs/>
        </w:rPr>
        <w:t>basiert</w:t>
      </w:r>
      <w:r>
        <w:rPr>
          <w:b/>
          <w:bCs/>
        </w:rPr>
        <w:t xml:space="preserve"> </w:t>
      </w:r>
      <w:r w:rsidRPr="004F62AD">
        <w:t>auf: „etwas, das nicht stimmt/stimmig ist“, „man sagt, ... aber in Wirklichkeit ...“, „die Beziehung zwischen X und Y“, „einem auffälligen Sachverhalt ...“, „Staunen über ...“</w:t>
      </w:r>
    </w:p>
    <w:p w14:paraId="6297A55D" w14:textId="594767E2" w:rsidR="004F62AD" w:rsidRPr="004F62AD" w:rsidRDefault="004F62AD" w:rsidP="00F70448">
      <w:pPr>
        <w:pStyle w:val="Listenabsatz"/>
        <w:numPr>
          <w:ilvl w:val="0"/>
          <w:numId w:val="16"/>
        </w:numPr>
      </w:pPr>
      <w:r w:rsidRPr="004F62AD">
        <w:t xml:space="preserve">macht es möglich, einen bestimmten Punkt </w:t>
      </w:r>
      <w:r w:rsidRPr="004F62AD">
        <w:rPr>
          <w:b/>
          <w:bCs/>
        </w:rPr>
        <w:t>zu erörtern und zu diskutieren</w:t>
      </w:r>
      <w:r w:rsidRPr="004F62AD">
        <w:t>.</w:t>
      </w:r>
    </w:p>
    <w:p w14:paraId="6EAFD8F8" w14:textId="23691D9F" w:rsidR="004F62AD" w:rsidRPr="004F62AD" w:rsidRDefault="004F62AD" w:rsidP="00F70448">
      <w:pPr>
        <w:pStyle w:val="Listenabsatz"/>
        <w:numPr>
          <w:ilvl w:val="0"/>
          <w:numId w:val="16"/>
        </w:numPr>
      </w:pPr>
      <w:r w:rsidRPr="004F62AD">
        <w:t xml:space="preserve">ermöglicht es, </w:t>
      </w:r>
      <w:r w:rsidRPr="004F62AD">
        <w:rPr>
          <w:b/>
          <w:bCs/>
        </w:rPr>
        <w:t>Schlüsse</w:t>
      </w:r>
      <w:r>
        <w:rPr>
          <w:b/>
          <w:bCs/>
        </w:rPr>
        <w:t xml:space="preserve"> </w:t>
      </w:r>
      <w:r w:rsidRPr="004F62AD">
        <w:t>zu ziehen.</w:t>
      </w:r>
    </w:p>
    <w:p w14:paraId="6B23896B" w14:textId="73748ADB" w:rsidR="004F62AD" w:rsidRPr="004F62AD" w:rsidRDefault="004F62AD" w:rsidP="00F70448">
      <w:pPr>
        <w:pStyle w:val="Listenabsatz"/>
        <w:numPr>
          <w:ilvl w:val="0"/>
          <w:numId w:val="16"/>
        </w:numPr>
      </w:pPr>
      <w:r w:rsidRPr="004F62AD">
        <w:t xml:space="preserve">hat die </w:t>
      </w:r>
      <w:r w:rsidRPr="004F62AD">
        <w:rPr>
          <w:b/>
          <w:bCs/>
        </w:rPr>
        <w:t>Form</w:t>
      </w:r>
      <w:r w:rsidR="00F70448">
        <w:rPr>
          <w:b/>
          <w:bCs/>
        </w:rPr>
        <w:t xml:space="preserve"> </w:t>
      </w:r>
      <w:r w:rsidRPr="004F62AD">
        <w:t xml:space="preserve">einer (offenen) </w:t>
      </w:r>
      <w:r w:rsidRPr="004F62AD">
        <w:rPr>
          <w:b/>
          <w:bCs/>
        </w:rPr>
        <w:t>Frage</w:t>
      </w:r>
      <w:r>
        <w:rPr>
          <w:b/>
          <w:bCs/>
        </w:rPr>
        <w:t xml:space="preserve"> </w:t>
      </w:r>
      <w:r w:rsidRPr="004F62AD">
        <w:t>(z.B. W-Frage).</w:t>
      </w:r>
    </w:p>
    <w:p w14:paraId="4D5BBA4B" w14:textId="58FFF3E9" w:rsidR="004F62AD" w:rsidRPr="004F62AD" w:rsidRDefault="004F62AD" w:rsidP="00F70448">
      <w:pPr>
        <w:pStyle w:val="Listenabsatz"/>
        <w:numPr>
          <w:ilvl w:val="0"/>
          <w:numId w:val="16"/>
        </w:numPr>
      </w:pPr>
      <w:r w:rsidRPr="004F62AD">
        <w:t xml:space="preserve">beinhaltet </w:t>
      </w:r>
      <w:r w:rsidRPr="004F62AD">
        <w:rPr>
          <w:b/>
          <w:bCs/>
        </w:rPr>
        <w:t>eine</w:t>
      </w:r>
      <w:r>
        <w:rPr>
          <w:b/>
          <w:bCs/>
        </w:rPr>
        <w:t xml:space="preserve"> </w:t>
      </w:r>
      <w:r w:rsidRPr="004F62AD">
        <w:t xml:space="preserve">klare Hauptfrage und eventuell darauf bezogene </w:t>
      </w:r>
      <w:r w:rsidRPr="004F62AD">
        <w:rPr>
          <w:b/>
          <w:bCs/>
        </w:rPr>
        <w:t>Unterfragen</w:t>
      </w:r>
      <w:r w:rsidRPr="004F62AD">
        <w:t>.</w:t>
      </w:r>
    </w:p>
    <w:p w14:paraId="5306A2CA" w14:textId="6E3D1153" w:rsidR="004F62AD" w:rsidRPr="004F62AD" w:rsidRDefault="004F62AD" w:rsidP="00F70448">
      <w:pPr>
        <w:pStyle w:val="Listenabsatz"/>
        <w:numPr>
          <w:ilvl w:val="0"/>
          <w:numId w:val="16"/>
        </w:numPr>
      </w:pPr>
      <w:r w:rsidRPr="004F62AD">
        <w:t xml:space="preserve">ist </w:t>
      </w:r>
      <w:r w:rsidRPr="004F62AD">
        <w:rPr>
          <w:b/>
          <w:bCs/>
        </w:rPr>
        <w:t xml:space="preserve">präzise (bestimmt) </w:t>
      </w:r>
      <w:r w:rsidRPr="004F62AD">
        <w:t>genug formuliert.</w:t>
      </w:r>
    </w:p>
    <w:p w14:paraId="40A00D87" w14:textId="37CE9BA2" w:rsidR="004F62AD" w:rsidRPr="004F62AD" w:rsidRDefault="004F62AD" w:rsidP="00F70448">
      <w:pPr>
        <w:pStyle w:val="Listenabsatz"/>
        <w:numPr>
          <w:ilvl w:val="0"/>
          <w:numId w:val="16"/>
        </w:numPr>
      </w:pPr>
      <w:r w:rsidRPr="004F62AD">
        <w:t xml:space="preserve">ist </w:t>
      </w:r>
      <w:r w:rsidRPr="004F62AD">
        <w:rPr>
          <w:b/>
          <w:bCs/>
        </w:rPr>
        <w:t xml:space="preserve">eng genug </w:t>
      </w:r>
      <w:r w:rsidRPr="004F62AD">
        <w:t xml:space="preserve">formuliert, um im vorgegebenen Rahmen mit den eigenen Mitteln und Fähigkeiten </w:t>
      </w:r>
      <w:r w:rsidRPr="004F62AD">
        <w:rPr>
          <w:b/>
          <w:bCs/>
        </w:rPr>
        <w:t>beantwortet</w:t>
      </w:r>
      <w:r>
        <w:rPr>
          <w:b/>
          <w:bCs/>
        </w:rPr>
        <w:t xml:space="preserve"> </w:t>
      </w:r>
      <w:r w:rsidRPr="004F62AD">
        <w:t>werden zu können.</w:t>
      </w:r>
    </w:p>
    <w:p w14:paraId="5733CE55" w14:textId="0C3560B5" w:rsidR="004F62AD" w:rsidRPr="004F62AD" w:rsidRDefault="004F62AD" w:rsidP="00F70448">
      <w:pPr>
        <w:pStyle w:val="Listenabsatz"/>
        <w:numPr>
          <w:ilvl w:val="0"/>
          <w:numId w:val="16"/>
        </w:numPr>
      </w:pPr>
      <w:r w:rsidRPr="004F62AD">
        <w:t xml:space="preserve">vermeiden </w:t>
      </w:r>
      <w:r w:rsidRPr="004F62AD">
        <w:rPr>
          <w:b/>
          <w:bCs/>
        </w:rPr>
        <w:t xml:space="preserve">problematische (z.B. normative), implizite Voraussetzungen/Unterstellungen </w:t>
      </w:r>
      <w:r w:rsidRPr="004F62AD">
        <w:t>(sog. Präsuppositionen), die die eigenen Vorurteile widerspiegeln.</w:t>
      </w:r>
    </w:p>
    <w:p w14:paraId="797F67FF" w14:textId="76CBC4D6" w:rsidR="004F62AD" w:rsidRPr="004F62AD" w:rsidRDefault="004F62AD" w:rsidP="00F70448">
      <w:pPr>
        <w:pStyle w:val="Listenabsatz"/>
        <w:numPr>
          <w:ilvl w:val="0"/>
          <w:numId w:val="16"/>
        </w:numPr>
      </w:pPr>
      <w:r w:rsidRPr="004F62AD">
        <w:t xml:space="preserve">wird </w:t>
      </w:r>
      <w:r w:rsidRPr="004F62AD">
        <w:rPr>
          <w:b/>
          <w:bCs/>
        </w:rPr>
        <w:t>klar</w:t>
      </w:r>
      <w:r>
        <w:rPr>
          <w:b/>
          <w:bCs/>
        </w:rPr>
        <w:t xml:space="preserve"> </w:t>
      </w:r>
      <w:r w:rsidRPr="004F62AD">
        <w:t xml:space="preserve">in der Einleitung </w:t>
      </w:r>
      <w:r w:rsidRPr="004F62AD">
        <w:rPr>
          <w:b/>
          <w:bCs/>
        </w:rPr>
        <w:t xml:space="preserve">benannt </w:t>
      </w:r>
      <w:r w:rsidRPr="004F62AD">
        <w:t xml:space="preserve">und im Schlußteil </w:t>
      </w:r>
      <w:r w:rsidRPr="004F62AD">
        <w:rPr>
          <w:b/>
          <w:bCs/>
        </w:rPr>
        <w:t>beantwortet.</w:t>
      </w:r>
    </w:p>
    <w:p w14:paraId="27C588AA" w14:textId="228A937A" w:rsidR="004F62AD" w:rsidRPr="004F62AD" w:rsidRDefault="004F62AD" w:rsidP="00F70448">
      <w:pPr>
        <w:pStyle w:val="Listenabsatz"/>
        <w:numPr>
          <w:ilvl w:val="0"/>
          <w:numId w:val="16"/>
        </w:numPr>
      </w:pPr>
      <w:r w:rsidRPr="004F62AD">
        <w:t xml:space="preserve">ist </w:t>
      </w:r>
      <w:r w:rsidRPr="004F62AD">
        <w:rPr>
          <w:b/>
          <w:bCs/>
        </w:rPr>
        <w:t xml:space="preserve">kurz, </w:t>
      </w:r>
      <w:r w:rsidRPr="004F62AD">
        <w:t xml:space="preserve">d.h. möglichst in </w:t>
      </w:r>
      <w:r w:rsidRPr="004F62AD">
        <w:rPr>
          <w:b/>
          <w:bCs/>
        </w:rPr>
        <w:t xml:space="preserve">einem Satz </w:t>
      </w:r>
      <w:r w:rsidRPr="004F62AD">
        <w:t>formuliert.</w:t>
      </w:r>
    </w:p>
    <w:p w14:paraId="6018B24E" w14:textId="663E9B30" w:rsidR="004F62AD" w:rsidRPr="004F62AD" w:rsidRDefault="004F62AD" w:rsidP="00F70448">
      <w:pPr>
        <w:pStyle w:val="Listenabsatz"/>
        <w:numPr>
          <w:ilvl w:val="0"/>
          <w:numId w:val="16"/>
        </w:numPr>
      </w:pPr>
      <w:r w:rsidRPr="004F62AD">
        <w:t xml:space="preserve">bezieht sich auf einen </w:t>
      </w:r>
      <w:r w:rsidRPr="004F62AD">
        <w:rPr>
          <w:b/>
          <w:bCs/>
        </w:rPr>
        <w:t>Gegenstand</w:t>
      </w:r>
      <w:r w:rsidRPr="004F62AD">
        <w:t xml:space="preserve">, d.h. auf einen theoretischen Begriff, der hinter dem Thema liegt. </w:t>
      </w:r>
      <w:sdt>
        <w:sdtPr>
          <w:alias w:val="To edit, see citavi.com/edit"/>
          <w:tag w:val="CitaviPlaceholder#71661785-5405-40d1-a345-d22235b55955"/>
          <w:id w:val="1647543392"/>
          <w:placeholder>
            <w:docPart w:val="DefaultPlaceholder_-1854013440"/>
          </w:placeholder>
        </w:sdtPr>
        <w:sdtContent>
          <w:r>
            <w:fldChar w:fldCharType="begin"/>
          </w:r>
          <w:r w:rsidR="00D302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I0MzA2NzctNWI2MS00NDYwLTljMzktMzk3MGYxNjJjYTNiIiwiSWQiOiJjMjg3YzkyOC03NTYzLTQ5NDQtOWIwYy1kNmVlNGJlNWFjZTQiLCJSYW5nZUxlbmd0aCI6MjYsIlJlZmVyZW5jZUlkIjoiNTdlNzhjNDctM2Q0NS00NjRkLTliNGItN2ZhYjRkMzZhMTA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3IiwiU3RhcnRQYWdlIjp7IiRpZCI6IjUiLCIkdHlwZSI6IlN3aXNzQWNhZGVtaWMuUGFnZU51bWJlciwgU3dpc3NBY2FkZW1pYyIsIklzRnVsbHlOdW1lcmljIjp0cnVlLCJOdW1iZXIiOjQ3LCJOdW1iZXJpbmdUeXBlIjowLCJOdW1lcmFsU3lzdGVtIjowLCJPcmlnaW5hbFN0cmluZyI6IjQ3IiwiUHJldHR5U3RyaW5nIjoiNDc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zNzM0NDAzODk3IiwiS2V5d29yZHMiOltdLCJMYW5ndWFnZSI6Imdlc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Vib29rY2VudHJhbC5wcm9xdWVzdC5jb20vbGliL2t4cC9kZXRhaWwuYWN0aW9uP2RvY0lEPTQ3NjE4ODQiLCJVcmlTdHJpbmciOiJodHRwczovL2Vib29rY2VudHJhbC5wcm9xdWVzdC5jb20vbGliL2t4cC9kZXRhaWwuYWN0aW9uP2RvY0lEPTQ3NjE4O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k9yaWdpbmFsU3RyaW5nIjoiOTgiLCJTdGFydFBhZ2UiOnsiJGlkIjoiMjEiLCIkdHlwZSI6IlN3aXNzQWNhZGVtaWMuUGFnZU51bWJlciwgU3dpc3NBY2FkZW1pYyIsIklzRnVsbHlOdW1lcmljIjp0cnVlLCJOdW1iZXIiOjk4LCJOdW1iZXJpbmdUeXBlIjowLCJOdW1lcmFsU3lzdGVtIjowLCJPcmlnaW5hbFN0cmluZyI6Ijk4IiwiUHJldHR5U3RyaW5nIjoiOTgi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xvdHRlIiwiTGFzdE5hbWUiOiJSaWVuZWNrZXIiLCJQcm90ZWN0ZWQiOmZhbHNlLCJTZXgiOjEsIkNyZWF0ZWRCeSI6Il9GYm9lZGVjayIsIkNyZWF0ZWRPbiI6IjIwMjItMDItMDJUMTY6NDM6MjEiLCJNb2RpZmllZEJ5IjoiX0Zib2VkZWNrIiwiSWQiOiIyNDI5MTU3OS0wNmZjLTQwYTItYTNlMS0zMzBkOGI4ZmEwMDEiLCJNb2RpZmllZE9uIjoiMjAyMi0wMi0wMlQxNjo0Mzoy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odHRwOi8vZC1uYi5pbmZvLzk1NDg4MzQ4OS8wNCIsIlVyaVN0cmluZyI6Imh0dHA6Ly9kLW5iLmluZm8vOTU0ODgzNDg5LzA0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YWJsZSBvZiBjb250ZW50cyIsIkNyZWF0ZWRCeSI6Il9GYm9lZGVjayIsIkNyZWF0ZWRPbiI6IjIwMjItMDItMDJUMTM6MDI6MDkiLCJNb2RpZmllZEJ5IjoiX0Zib2VkZWNrIiwiSWQiOiJkNjAwOTBlMi1hMDI4LTQ3MmItYWU0NS1lZGU5NTMxYTNmMWQiLCJNb2RpZmllZE9uIjoiMjAyMi0wMi0wMlQxMzowMjowO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kaWdpdGFsZS1vYmpla3RlLmhiei1ucncuZGUvd2ViY2xpZW50L0RlbGl2ZXJ5TWFuYWdlcj9waWQ9MjIyOTA0OCZjdXN0b21fYXR0XzI9c2ltcGxlX3ZpZXdlciIsIlVyaVN0cmluZyI6Imh0dHA6Ly9kaWdpdGFsZS1vYmpla3RlLmhiei1ucncuZGUvd2ViY2xpZW50L0RlbGl2ZXJ5TWFuYWdlcj9waWQ9MjIyOTA0OCZjdXN0b21fYXR0XzI9c2ltcGxlX3ZpZXdlc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TIuLCB2w7ZsbGlnIG5ldSBiZWFyYmVpdGV0ZSBBdWZsYWdlIiwiRXZhbHVhdGlvbkNvbXBsZXhpdHkiOjAsIkV2YWx1YXRpb25Tb3VyY2VUZXh0Rm9ybWF0IjowLCJHcm91cHMiOltdLCJIYXNMYWJlbDEiOmZhbHNlLCJIYXNMYWJlbDIiOmZhbHNlLCJJc2JuIjoiOTc4MzU5MzM4NDc5NSIsIktleXdvcmRzIjpbXSwiTGFuZ3VhZ2UiOiJnZXI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J2YnIuYmliLWJ2Yi5kZTo4OTkxL0Y/ZnVuYz1zZXJ2aWNlJmRvY19saWJyYXJ5PUJWQjAxJmRvY19udW1iZXI9MDE1NzgzMTM3JmxpbmVfbnVtYmVyPTAwMDEmZnVuY19jb2RlPURCX1JFQ09SRFMmc2VydmljZV90eXBlPU1FRElBIiwiVXJpU3RyaW5nIjoiaHR0cDovL2J2YnIuYmliLWJ2Yi5kZTo4OTkxL0Y/ZnVuYz1zZXJ2aWNlJmRvY19saWJyYXJ5PUJWQjAxJmRvY19udW1iZXI9MDE1NzgzMTM3JmxpbmVfbnVtYmVyPTAwMDEmZnVuY19jb2RlPURCX1JFQ09SRFMmc2VydmljZV90eXBlPU1FRElB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mJvZWRlY2siLCJDcmVhdGVkT24iOiIyMDIyLTAxLTE5VDEwOjIyOjU1IiwiTW9kaWZpZWRCeSI6Il9GYm9lZGVjayIsIklkIjoiMGEzMTNjNTQtZjI1Yi00MmE2LWIzN2ItNzM5Yzc0ZDdhODAzIiwiTW9kaWZpZWRPbiI6IjIwMjItMDEtMTlUMTA6MjI6NTU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JodHRwOi8vZC1uYi5pbmZvLzk4NDE2NDMwOC8wNCIsIlVyaVN0cmluZyI6Imh0dHA6Ly9kLW5iLmluZm8vOTg0MTY0MzA4LzA0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mh0dHBzOi8vZWxpYnJhcnkudXRiLmRlL2RvaS9ib29rLzEwLjM2MTk4Lzk3ODM4Mzg1NTYwNzkiLCJVcmlTdHJpbmciOiJodHRwczovL2VsaWJyYXJ5LnV0Yi5kZS9kb2kvYm9vay8xMC4zNjE5OC85NzgzODM4NTU2MDc5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}</w:instrText>
          </w:r>
          <w:r>
            <w:fldChar w:fldCharType="separate"/>
          </w:r>
          <w:r w:rsidR="00D302F7">
            <w:t>(Werner et al. 2017, S. 47; Rienecker 1999, S. 98; Kruse 2007, S. 128; Heidler et al. 2021, S. 28–29)</w:t>
          </w:r>
          <w:r>
            <w:fldChar w:fldCharType="end"/>
          </w:r>
        </w:sdtContent>
      </w:sdt>
    </w:p>
    <w:p w14:paraId="2A1CB11C" w14:textId="77777777" w:rsidR="00F70448" w:rsidRDefault="004F62AD" w:rsidP="001707DC">
      <w:pPr>
        <w:pStyle w:val="Listenabsatz"/>
        <w:ind w:left="360"/>
      </w:pPr>
      <w:r>
        <w:t xml:space="preserve">Formulieren Sie im folgenden Textfeld </w:t>
      </w:r>
      <w:r w:rsidRPr="004F62AD">
        <w:rPr>
          <w:rStyle w:val="Fett"/>
        </w:rPr>
        <w:t>eine</w:t>
      </w:r>
      <w:r w:rsidRPr="004F62AD">
        <w:t xml:space="preserve"> präzise formulierte Forschungsfrage in Frageform (z.B. als W-Frage), die eng genug ist, um sie auf 12-15 Seiten (bei Seminararbeiten) bzw. 60-80 Seiten (bei Abschlußarbeiten) beantworten zu können</w:t>
      </w:r>
      <w:r>
        <w:t>.</w:t>
      </w:r>
      <w:r w:rsidR="001707DC">
        <w:t xml:space="preserve"> </w:t>
      </w:r>
    </w:p>
    <w:p w14:paraId="489F7ED9" w14:textId="3AE6DF7A" w:rsidR="001707DC" w:rsidRPr="001707DC" w:rsidRDefault="00F70448" w:rsidP="001707DC">
      <w:pPr>
        <w:pStyle w:val="Listenabsatz"/>
        <w:ind w:left="360"/>
      </w:pPr>
      <w:r>
        <w:rPr>
          <w:rStyle w:val="Fett"/>
        </w:rPr>
        <w:t xml:space="preserve">Zusammenfassender </w:t>
      </w:r>
      <w:r w:rsidR="001707DC" w:rsidRPr="002A5494">
        <w:rPr>
          <w:rStyle w:val="Fett"/>
        </w:rPr>
        <w:t>Tip</w:t>
      </w:r>
      <w:r w:rsidR="001707DC">
        <w:t xml:space="preserve">: </w:t>
      </w:r>
      <w:r w:rsidR="001707DC" w:rsidRPr="001707DC">
        <w:t xml:space="preserve">Formulieren Sie </w:t>
      </w:r>
      <w:r w:rsidR="001707DC" w:rsidRPr="001707DC">
        <w:rPr>
          <w:b/>
          <w:bCs/>
        </w:rPr>
        <w:t>eine</w:t>
      </w:r>
      <w:r w:rsidR="001707DC">
        <w:rPr>
          <w:b/>
          <w:bCs/>
        </w:rPr>
        <w:t xml:space="preserve"> </w:t>
      </w:r>
      <w:r w:rsidR="001707DC" w:rsidRPr="001707DC">
        <w:t>Fragestellung/Forschungsfrage, die …</w:t>
      </w:r>
    </w:p>
    <w:p w14:paraId="29D21862" w14:textId="6EEE6A46" w:rsidR="001707DC" w:rsidRPr="001707DC" w:rsidRDefault="001707DC" w:rsidP="00F70448">
      <w:pPr>
        <w:pStyle w:val="Listenabsatz"/>
        <w:numPr>
          <w:ilvl w:val="0"/>
          <w:numId w:val="17"/>
        </w:numPr>
      </w:pPr>
      <w:r w:rsidRPr="001707DC">
        <w:t xml:space="preserve">auch in </w:t>
      </w:r>
      <w:r w:rsidRPr="00F70448">
        <w:rPr>
          <w:b/>
          <w:bCs/>
        </w:rPr>
        <w:t xml:space="preserve">Frageform </w:t>
      </w:r>
      <w:r w:rsidRPr="001707DC">
        <w:t>formuliert ist (z.B. als W-Frage),</w:t>
      </w:r>
    </w:p>
    <w:p w14:paraId="7BFE415D" w14:textId="4B6FECD3" w:rsidR="001707DC" w:rsidRPr="001707DC" w:rsidRDefault="001707DC" w:rsidP="00F70448">
      <w:pPr>
        <w:pStyle w:val="Listenabsatz"/>
        <w:numPr>
          <w:ilvl w:val="0"/>
          <w:numId w:val="17"/>
        </w:numPr>
      </w:pPr>
      <w:r w:rsidRPr="00F70448">
        <w:rPr>
          <w:b/>
          <w:bCs/>
        </w:rPr>
        <w:t xml:space="preserve">bestimmt </w:t>
      </w:r>
      <w:r w:rsidRPr="001707DC">
        <w:t xml:space="preserve">genug (statt vage) </w:t>
      </w:r>
    </w:p>
    <w:p w14:paraId="641E7DDA" w14:textId="47D5F56B" w:rsidR="001707DC" w:rsidRPr="001707DC" w:rsidRDefault="001707DC" w:rsidP="00F70448">
      <w:pPr>
        <w:pStyle w:val="Listenabsatz"/>
        <w:numPr>
          <w:ilvl w:val="0"/>
          <w:numId w:val="17"/>
        </w:numPr>
      </w:pPr>
      <w:r w:rsidRPr="001707DC">
        <w:lastRenderedPageBreak/>
        <w:t xml:space="preserve">und </w:t>
      </w:r>
      <w:r w:rsidRPr="00F70448">
        <w:rPr>
          <w:b/>
          <w:bCs/>
        </w:rPr>
        <w:t xml:space="preserve">eng </w:t>
      </w:r>
      <w:r w:rsidRPr="001707DC">
        <w:t xml:space="preserve">genug (statt zu weit) gefaßt ist, um sie </w:t>
      </w:r>
      <w:r w:rsidR="002A5494" w:rsidRPr="001707DC">
        <w:t>im vorgegebenen Umfang</w:t>
      </w:r>
      <w:r w:rsidRPr="001707DC">
        <w:t xml:space="preserve"> auch beantworten zu können.</w:t>
      </w:r>
    </w:p>
    <w:p w14:paraId="7BDA54A6" w14:textId="2A6E311C" w:rsidR="004F62AD" w:rsidRDefault="001707DC" w:rsidP="002A5494">
      <w:pPr>
        <w:pStyle w:val="Listenabsatz"/>
        <w:ind w:left="360"/>
      </w:pPr>
      <w:r w:rsidRPr="006E15B2">
        <w:rPr>
          <w:rStyle w:val="Fett"/>
          <w:noProof/>
        </w:rPr>
        <mc:AlternateContent>
          <mc:Choice Requires="wps">
            <w:drawing>
              <wp:anchor distT="45720" distB="45720" distL="114300" distR="114300" simplePos="0" relativeHeight="251667456" behindDoc="0" locked="0" layoutInCell="1" allowOverlap="1" wp14:anchorId="5E25F369" wp14:editId="63069BD7">
                <wp:simplePos x="0" y="0"/>
                <wp:positionH relativeFrom="margin">
                  <wp:posOffset>189865</wp:posOffset>
                </wp:positionH>
                <wp:positionV relativeFrom="paragraph">
                  <wp:posOffset>337185</wp:posOffset>
                </wp:positionV>
                <wp:extent cx="5539105" cy="2600325"/>
                <wp:effectExtent l="0" t="0" r="23495" b="28575"/>
                <wp:wrapSquare wrapText="bothSides"/>
                <wp:docPr id="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105" cy="2600325"/>
                        </a:xfrm>
                        <a:prstGeom prst="rect">
                          <a:avLst/>
                        </a:prstGeom>
                        <a:solidFill>
                          <a:srgbClr val="FFFFFF"/>
                        </a:solidFill>
                        <a:ln w="9525">
                          <a:solidFill>
                            <a:srgbClr val="000000"/>
                          </a:solidFill>
                          <a:miter lim="800000"/>
                          <a:headEnd/>
                          <a:tailEnd/>
                        </a:ln>
                      </wps:spPr>
                      <wps:txbx>
                        <w:txbxContent>
                          <w:p w14:paraId="268A19AE" w14:textId="1BBF6FDB" w:rsidR="004F62AD" w:rsidRDefault="004F62AD" w:rsidP="004F62AD">
                            <w:pPr>
                              <w:spacing w:after="200" w:line="276" w:lineRule="auto"/>
                              <w:contextualSpacing/>
                              <w:rPr>
                                <w:rFonts w:ascii="Calibri" w:eastAsia="Times New Roman" w:hAnsi="Calibri" w:cs="Times New Roman"/>
                                <w:bCs/>
                                <w:lang w:eastAsia="de-DE"/>
                              </w:rPr>
                            </w:pPr>
                            <w:r w:rsidRPr="004F62AD">
                              <w:rPr>
                                <w:rFonts w:ascii="Calibri" w:eastAsia="Times New Roman" w:hAnsi="Calibri" w:cs="Times New Roman"/>
                                <w:b/>
                                <w:lang w:eastAsia="de-DE"/>
                              </w:rPr>
                              <w:t>Was</w:t>
                            </w:r>
                            <w:r w:rsidRPr="004F62AD">
                              <w:rPr>
                                <w:rFonts w:ascii="Calibri" w:eastAsia="Times New Roman" w:hAnsi="Calibri" w:cs="Times New Roman"/>
                                <w:bCs/>
                                <w:lang w:eastAsia="de-DE"/>
                              </w:rPr>
                              <w:t xml:space="preserve"> will ich über dieses Problem herausfinden?</w:t>
                            </w:r>
                          </w:p>
                          <w:p w14:paraId="1A32EAD8" w14:textId="2E68227B" w:rsidR="004F62AD" w:rsidRDefault="004F62AD" w:rsidP="004F62AD">
                            <w:pPr>
                              <w:spacing w:after="200" w:line="276" w:lineRule="auto"/>
                              <w:contextualSpacing/>
                              <w:rPr>
                                <w:rFonts w:ascii="Calibri" w:eastAsia="Times New Roman" w:hAnsi="Calibri" w:cs="Times New Roman"/>
                                <w:b/>
                                <w:lang w:eastAsia="de-DE"/>
                              </w:rPr>
                            </w:pPr>
                          </w:p>
                          <w:p w14:paraId="6BFFA37F" w14:textId="49301EAC" w:rsidR="004F62AD" w:rsidRDefault="004F62AD" w:rsidP="004F62AD">
                            <w:pPr>
                              <w:spacing w:after="200" w:line="276" w:lineRule="auto"/>
                              <w:contextualSpacing/>
                              <w:rPr>
                                <w:rFonts w:ascii="Calibri" w:eastAsia="Times New Roman" w:hAnsi="Calibri" w:cs="Times New Roman"/>
                                <w:b/>
                                <w:lang w:eastAsia="de-DE"/>
                              </w:rPr>
                            </w:pPr>
                          </w:p>
                          <w:p w14:paraId="2F1EFEE5" w14:textId="77777777" w:rsidR="004F62AD" w:rsidRDefault="004F62AD" w:rsidP="004F62AD">
                            <w:pPr>
                              <w:spacing w:after="200" w:line="276" w:lineRule="auto"/>
                              <w:rPr>
                                <w:rFonts w:ascii="Calibri" w:eastAsia="Times New Roman" w:hAnsi="Calibri" w:cs="Times New Roman"/>
                                <w:b/>
                                <w:lang w:eastAsia="de-DE"/>
                              </w:rPr>
                            </w:pPr>
                          </w:p>
                          <w:p w14:paraId="5A9D1051" w14:textId="494D2205" w:rsidR="004F62AD" w:rsidRPr="004F62AD" w:rsidRDefault="004F62AD" w:rsidP="004F62AD">
                            <w:pPr>
                              <w:spacing w:after="200" w:line="276" w:lineRule="auto"/>
                              <w:rPr>
                                <w:rFonts w:ascii="Calibri" w:eastAsia="Times New Roman" w:hAnsi="Calibri" w:cs="Times New Roman"/>
                                <w:b/>
                                <w:lang w:eastAsia="de-DE"/>
                              </w:rPr>
                            </w:pPr>
                            <w:r w:rsidRPr="004F62AD">
                              <w:rPr>
                                <w:rFonts w:ascii="Calibri" w:eastAsia="Times New Roman" w:hAnsi="Calibri" w:cs="Times New Roman"/>
                                <w:b/>
                                <w:lang w:eastAsia="de-DE"/>
                              </w:rPr>
                              <w:t>Diese Hauptfrage kann ggf. in Unterfragen aufgeteilt werden (eher bei längeren Arbeiten):</w:t>
                            </w:r>
                          </w:p>
                          <w:p w14:paraId="5687DA9A" w14:textId="77777777" w:rsidR="004F62AD" w:rsidRPr="004F62AD" w:rsidRDefault="004F62AD" w:rsidP="004F62AD">
                            <w:pPr>
                              <w:spacing w:after="200" w:line="276" w:lineRule="auto"/>
                              <w:rPr>
                                <w:rFonts w:ascii="Calibri" w:eastAsia="Times New Roman" w:hAnsi="Calibri" w:cs="Times New Roman"/>
                                <w:b/>
                                <w:lang w:eastAsia="de-DE"/>
                              </w:rPr>
                            </w:pPr>
                            <w:r w:rsidRPr="004F62AD">
                              <w:rPr>
                                <w:rFonts w:ascii="Calibri" w:eastAsia="Times New Roman" w:hAnsi="Calibri" w:cs="Times New Roman"/>
                                <w:b/>
                                <w:lang w:eastAsia="de-DE"/>
                              </w:rPr>
                              <w:t>Die Unterfragen:</w:t>
                            </w:r>
                          </w:p>
                          <w:p w14:paraId="34DA245B" w14:textId="77777777" w:rsidR="004F62AD" w:rsidRPr="004F62AD" w:rsidRDefault="004F62AD" w:rsidP="004F62AD">
                            <w:pPr>
                              <w:spacing w:after="200" w:line="276" w:lineRule="auto"/>
                              <w:rPr>
                                <w:rFonts w:ascii="Calibri" w:eastAsia="Times New Roman" w:hAnsi="Calibri" w:cs="Times New Roman"/>
                                <w:lang w:eastAsia="de-DE"/>
                              </w:rPr>
                            </w:pPr>
                            <w:r w:rsidRPr="004F62AD">
                              <w:rPr>
                                <w:rFonts w:ascii="Calibri" w:eastAsia="Times New Roman" w:hAnsi="Calibri" w:cs="Times New Roman"/>
                                <w:lang w:eastAsia="de-DE"/>
                              </w:rPr>
                              <w:t>1.</w:t>
                            </w:r>
                          </w:p>
                          <w:p w14:paraId="561576BD" w14:textId="2FB18BCE" w:rsidR="004F62AD" w:rsidRPr="004F62AD" w:rsidRDefault="004F62AD" w:rsidP="004F62AD">
                            <w:pPr>
                              <w:spacing w:after="200" w:line="276" w:lineRule="auto"/>
                              <w:contextualSpacing/>
                              <w:rPr>
                                <w:rFonts w:ascii="Calibri" w:eastAsia="Times New Roman" w:hAnsi="Calibri" w:cs="Times New Roman"/>
                                <w:b/>
                                <w:lang w:eastAsia="de-DE"/>
                              </w:rPr>
                            </w:pPr>
                            <w:r w:rsidRPr="004F62AD">
                              <w:rPr>
                                <w:rFonts w:ascii="Calibri" w:eastAsia="Times New Roman" w:hAnsi="Calibri" w:cs="Times New Roman"/>
                                <w:lang w:eastAsia="de-DE"/>
                              </w:rPr>
                              <w:t>2.</w:t>
                            </w:r>
                          </w:p>
                          <w:p w14:paraId="108F48D0" w14:textId="77777777" w:rsidR="004F62AD" w:rsidRDefault="004F62AD" w:rsidP="004F62A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25F369" id="_x0000_s1030" type="#_x0000_t202" style="position:absolute;left:0;text-align:left;margin-left:14.95pt;margin-top:26.55pt;width:436.15pt;height:204.7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">
                <v:textbox>
                  <w:txbxContent>
                    <w:p w14:paraId="268A19AE" w14:textId="1BBF6FDB" w:rsidR="004F62AD" w:rsidRDefault="004F62AD" w:rsidP="004F62AD">
                      <w:pPr>
                        <w:spacing w:after="200" w:line="276" w:lineRule="auto"/>
                        <w:contextualSpacing/>
                        <w:rPr>
                          <w:rFonts w:ascii="Calibri" w:eastAsia="Times New Roman" w:hAnsi="Calibri" w:cs="Times New Roman"/>
                          <w:bCs/>
                          <w:lang w:eastAsia="de-DE"/>
                        </w:rPr>
                      </w:pPr>
                      <w:r w:rsidRPr="004F62AD">
                        <w:rPr>
                          <w:rFonts w:ascii="Calibri" w:eastAsia="Times New Roman" w:hAnsi="Calibri" w:cs="Times New Roman"/>
                          <w:b/>
                          <w:lang w:eastAsia="de-DE"/>
                        </w:rPr>
                        <w:t>Was</w:t>
                      </w:r>
                      <w:r w:rsidRPr="004F62AD">
                        <w:rPr>
                          <w:rFonts w:ascii="Calibri" w:eastAsia="Times New Roman" w:hAnsi="Calibri" w:cs="Times New Roman"/>
                          <w:bCs/>
                          <w:lang w:eastAsia="de-DE"/>
                        </w:rPr>
                        <w:t xml:space="preserve"> will ich über dieses Problem herausfinden?</w:t>
                      </w:r>
                    </w:p>
                    <w:p w14:paraId="1A32EAD8" w14:textId="2E68227B" w:rsidR="004F62AD" w:rsidRDefault="004F62AD" w:rsidP="004F62AD">
                      <w:pPr>
                        <w:spacing w:after="200" w:line="276" w:lineRule="auto"/>
                        <w:contextualSpacing/>
                        <w:rPr>
                          <w:rFonts w:ascii="Calibri" w:eastAsia="Times New Roman" w:hAnsi="Calibri" w:cs="Times New Roman"/>
                          <w:b/>
                          <w:lang w:eastAsia="de-DE"/>
                        </w:rPr>
                      </w:pPr>
                    </w:p>
                    <w:p w14:paraId="6BFFA37F" w14:textId="49301EAC" w:rsidR="004F62AD" w:rsidRDefault="004F62AD" w:rsidP="004F62AD">
                      <w:pPr>
                        <w:spacing w:after="200" w:line="276" w:lineRule="auto"/>
                        <w:contextualSpacing/>
                        <w:rPr>
                          <w:rFonts w:ascii="Calibri" w:eastAsia="Times New Roman" w:hAnsi="Calibri" w:cs="Times New Roman"/>
                          <w:b/>
                          <w:lang w:eastAsia="de-DE"/>
                        </w:rPr>
                      </w:pPr>
                    </w:p>
                    <w:p w14:paraId="2F1EFEE5" w14:textId="77777777" w:rsidR="004F62AD" w:rsidRDefault="004F62AD" w:rsidP="004F62AD">
                      <w:pPr>
                        <w:spacing w:after="200" w:line="276" w:lineRule="auto"/>
                        <w:rPr>
                          <w:rFonts w:ascii="Calibri" w:eastAsia="Times New Roman" w:hAnsi="Calibri" w:cs="Times New Roman"/>
                          <w:b/>
                          <w:lang w:eastAsia="de-DE"/>
                        </w:rPr>
                      </w:pPr>
                    </w:p>
                    <w:p w14:paraId="5A9D1051" w14:textId="494D2205" w:rsidR="004F62AD" w:rsidRPr="004F62AD" w:rsidRDefault="004F62AD" w:rsidP="004F62AD">
                      <w:pPr>
                        <w:spacing w:after="200" w:line="276" w:lineRule="auto"/>
                        <w:rPr>
                          <w:rFonts w:ascii="Calibri" w:eastAsia="Times New Roman" w:hAnsi="Calibri" w:cs="Times New Roman"/>
                          <w:b/>
                          <w:lang w:eastAsia="de-DE"/>
                        </w:rPr>
                      </w:pPr>
                      <w:r w:rsidRPr="004F62AD">
                        <w:rPr>
                          <w:rFonts w:ascii="Calibri" w:eastAsia="Times New Roman" w:hAnsi="Calibri" w:cs="Times New Roman"/>
                          <w:b/>
                          <w:lang w:eastAsia="de-DE"/>
                        </w:rPr>
                        <w:t>Diese Hauptfrage kann ggf. in Unterfragen aufgeteilt werden (eher bei längeren Arbeiten):</w:t>
                      </w:r>
                    </w:p>
                    <w:p w14:paraId="5687DA9A" w14:textId="77777777" w:rsidR="004F62AD" w:rsidRPr="004F62AD" w:rsidRDefault="004F62AD" w:rsidP="004F62AD">
                      <w:pPr>
                        <w:spacing w:after="200" w:line="276" w:lineRule="auto"/>
                        <w:rPr>
                          <w:rFonts w:ascii="Calibri" w:eastAsia="Times New Roman" w:hAnsi="Calibri" w:cs="Times New Roman"/>
                          <w:b/>
                          <w:lang w:eastAsia="de-DE"/>
                        </w:rPr>
                      </w:pPr>
                      <w:r w:rsidRPr="004F62AD">
                        <w:rPr>
                          <w:rFonts w:ascii="Calibri" w:eastAsia="Times New Roman" w:hAnsi="Calibri" w:cs="Times New Roman"/>
                          <w:b/>
                          <w:lang w:eastAsia="de-DE"/>
                        </w:rPr>
                        <w:t>Die Unterfragen:</w:t>
                      </w:r>
                    </w:p>
                    <w:p w14:paraId="34DA245B" w14:textId="77777777" w:rsidR="004F62AD" w:rsidRPr="004F62AD" w:rsidRDefault="004F62AD" w:rsidP="004F62AD">
                      <w:pPr>
                        <w:spacing w:after="200" w:line="276" w:lineRule="auto"/>
                        <w:rPr>
                          <w:rFonts w:ascii="Calibri" w:eastAsia="Times New Roman" w:hAnsi="Calibri" w:cs="Times New Roman"/>
                          <w:lang w:eastAsia="de-DE"/>
                        </w:rPr>
                      </w:pPr>
                      <w:r w:rsidRPr="004F62AD">
                        <w:rPr>
                          <w:rFonts w:ascii="Calibri" w:eastAsia="Times New Roman" w:hAnsi="Calibri" w:cs="Times New Roman"/>
                          <w:lang w:eastAsia="de-DE"/>
                        </w:rPr>
                        <w:t>1.</w:t>
                      </w:r>
                    </w:p>
                    <w:p w14:paraId="561576BD" w14:textId="2FB18BCE" w:rsidR="004F62AD" w:rsidRPr="004F62AD" w:rsidRDefault="004F62AD" w:rsidP="004F62AD">
                      <w:pPr>
                        <w:spacing w:after="200" w:line="276" w:lineRule="auto"/>
                        <w:contextualSpacing/>
                        <w:rPr>
                          <w:rFonts w:ascii="Calibri" w:eastAsia="Times New Roman" w:hAnsi="Calibri" w:cs="Times New Roman"/>
                          <w:b/>
                          <w:lang w:eastAsia="de-DE"/>
                        </w:rPr>
                      </w:pPr>
                      <w:r w:rsidRPr="004F62AD">
                        <w:rPr>
                          <w:rFonts w:ascii="Calibri" w:eastAsia="Times New Roman" w:hAnsi="Calibri" w:cs="Times New Roman"/>
                          <w:lang w:eastAsia="de-DE"/>
                        </w:rPr>
                        <w:t>2.</w:t>
                      </w:r>
                    </w:p>
                    <w:p w14:paraId="108F48D0" w14:textId="77777777" w:rsidR="004F62AD" w:rsidRDefault="004F62AD" w:rsidP="004F62AD"/>
                  </w:txbxContent>
                </v:textbox>
                <w10:wrap type="square" anchorx="margin"/>
              </v:shape>
            </w:pict>
          </mc:Fallback>
        </mc:AlternateContent>
      </w:r>
    </w:p>
    <w:p w14:paraId="2BF562EA" w14:textId="59CE69BD" w:rsidR="00614456" w:rsidRDefault="00614456" w:rsidP="007F3304"/>
    <w:p w14:paraId="070364C1" w14:textId="65B56C80" w:rsidR="00614456" w:rsidRDefault="003917BD" w:rsidP="003917BD">
      <w:pPr>
        <w:pStyle w:val="Listenabsatz"/>
        <w:numPr>
          <w:ilvl w:val="0"/>
          <w:numId w:val="1"/>
        </w:numPr>
        <w:rPr>
          <w:rStyle w:val="Fett"/>
        </w:rPr>
      </w:pPr>
      <w:r w:rsidRPr="003917BD">
        <w:rPr>
          <w:rStyle w:val="Fett"/>
        </w:rPr>
        <w:t>Formulierung einer Forschungsfrage für die Sozialarbeitsforschung</w:t>
      </w:r>
    </w:p>
    <w:p w14:paraId="7C10580B" w14:textId="2DBC728F" w:rsidR="003917BD" w:rsidRDefault="003917BD" w:rsidP="003917BD">
      <w:pPr>
        <w:rPr>
          <w:rStyle w:val="Fett"/>
          <w:b w:val="0"/>
          <w:bCs w:val="0"/>
        </w:rPr>
      </w:pPr>
      <w:r>
        <w:rPr>
          <w:rStyle w:val="Fett"/>
          <w:b w:val="0"/>
          <w:bCs w:val="0"/>
        </w:rPr>
        <w:t xml:space="preserve">Bislang haben Sie allgemeine Hinweise an die Hand bekommen, wie Sie zu einer Forschungsfrage gelangen können. Sofern aber ein Bezug zur Sozialen Arbeit gewünscht ist, kann die Forschungsfrage auch weiter so zugespitzt werden, daß sie den Gegenstand der Sozialarbeitsforschung berührt: Im Gegensatz zu den Bezugswissenschaften bezieht sich Sozialarbeitsforschung nämlich direkt auf die Praxis Sozialer Arbeit. Aber was ist der Gegenstand </w:t>
      </w:r>
      <w:r w:rsidR="00946C8E">
        <w:rPr>
          <w:rStyle w:val="Fett"/>
          <w:b w:val="0"/>
          <w:bCs w:val="0"/>
        </w:rPr>
        <w:t>dieser Praxis</w:t>
      </w:r>
      <w:r>
        <w:rPr>
          <w:rStyle w:val="Fett"/>
          <w:b w:val="0"/>
          <w:bCs w:val="0"/>
        </w:rPr>
        <w:t>? Für viele kann als Konsens gelten, daß sich die Praxis Sozialer Arbeit mit „Menschen in ihre</w:t>
      </w:r>
      <w:r w:rsidR="00946C8E">
        <w:rPr>
          <w:rStyle w:val="Fett"/>
          <w:b w:val="0"/>
          <w:bCs w:val="0"/>
        </w:rPr>
        <w:t>r</w:t>
      </w:r>
      <w:r>
        <w:rPr>
          <w:rStyle w:val="Fett"/>
          <w:b w:val="0"/>
          <w:bCs w:val="0"/>
        </w:rPr>
        <w:t xml:space="preserve"> Umwelt“ beschäftigt, und zwar mit dem Fokus auf „soziale Probleme“. </w:t>
      </w:r>
    </w:p>
    <w:p w14:paraId="02C1BBDE" w14:textId="0D3C83C8" w:rsidR="003917BD" w:rsidRPr="003917BD" w:rsidRDefault="003917BD" w:rsidP="003917BD">
      <w:pPr>
        <w:rPr>
          <w:rStyle w:val="Fett"/>
          <w:b w:val="0"/>
          <w:bCs w:val="0"/>
        </w:rPr>
      </w:pPr>
      <w:r>
        <w:rPr>
          <w:rStyle w:val="Fett"/>
          <w:b w:val="0"/>
          <w:bCs w:val="0"/>
        </w:rPr>
        <w:t>Sie könnten daher Ihre bisherige Forschungsfrage noch weiter auf diese</w:t>
      </w:r>
      <w:r w:rsidR="007E167A">
        <w:rPr>
          <w:rStyle w:val="Fett"/>
          <w:b w:val="0"/>
          <w:bCs w:val="0"/>
        </w:rPr>
        <w:t>n</w:t>
      </w:r>
      <w:r>
        <w:rPr>
          <w:rStyle w:val="Fett"/>
          <w:b w:val="0"/>
          <w:bCs w:val="0"/>
        </w:rPr>
        <w:t xml:space="preserve"> Gegenstand beziehen. </w:t>
      </w:r>
      <w:r w:rsidR="002C07E1">
        <w:rPr>
          <w:rStyle w:val="Fett"/>
          <w:b w:val="0"/>
          <w:bCs w:val="0"/>
        </w:rPr>
        <w:t xml:space="preserve">Entsprechend wäre dann auch die Arbeitsgliederung für das Exposé zu entwerfen: Für Sozialarbeiter*innen kann zwar z.B. auch medizinisch-klinisches Grundlagenwissen nötig sein, für die Berufspraxis scheint es mir aber weniger hilfreich zu sein, wenn </w:t>
      </w:r>
      <w:r w:rsidR="007E167A">
        <w:rPr>
          <w:rStyle w:val="Fett"/>
          <w:b w:val="0"/>
          <w:bCs w:val="0"/>
        </w:rPr>
        <w:t xml:space="preserve">Sie </w:t>
      </w:r>
      <w:r w:rsidR="002C07E1">
        <w:rPr>
          <w:rStyle w:val="Fett"/>
          <w:b w:val="0"/>
          <w:bCs w:val="0"/>
        </w:rPr>
        <w:t>z.B. zu Demenz dann Diagnosekriterien, die Stadien oder Symptome aufgelistet werden. Da</w:t>
      </w:r>
      <w:r w:rsidR="007E167A">
        <w:rPr>
          <w:rStyle w:val="Fett"/>
          <w:b w:val="0"/>
          <w:bCs w:val="0"/>
        </w:rPr>
        <w:t>s</w:t>
      </w:r>
      <w:r w:rsidR="002C07E1">
        <w:rPr>
          <w:rStyle w:val="Fett"/>
          <w:b w:val="0"/>
          <w:bCs w:val="0"/>
        </w:rPr>
        <w:t xml:space="preserve"> kann zwar kurz erwähnt werden, verbleibt aber im Außenstandpunkt. Wenn Sie sich aber als Sozialarbeitswissenschaftler*innen mit Demenz beschäftigen, scheint Wissen relevanter zu sein, das das lebensweltlich verankerte Erleben von Betroffenen und ihren Angehörigen in den Vordergrund stellt, also vom Subjektstandpunkt aus erforscht wurde.</w:t>
      </w:r>
      <w:r w:rsidR="00412756">
        <w:rPr>
          <w:rStyle w:val="Fett"/>
          <w:b w:val="0"/>
          <w:bCs w:val="0"/>
        </w:rPr>
        <w:t xml:space="preserve"> Welche Probleme nehmen die Betroffenen und ihre Angehörigen wahr? Was erscheint Ihnen dabei hilfreich usw.? Wie erleben Sie das Fortschreiben der Demenz? Grundsätzlich werden Sie aber sowohl Hintergrundwissen vom Außenstandpunkt mit der lebensweltlichen Perspektive der Betroffenen verbinden müssen. </w:t>
      </w:r>
    </w:p>
    <w:p w14:paraId="47A13F46" w14:textId="1005413E" w:rsidR="00614456" w:rsidRDefault="00614456" w:rsidP="007F3304"/>
    <w:p w14:paraId="34A48EB6" w14:textId="2803B5E2" w:rsidR="00614456" w:rsidRDefault="00614456" w:rsidP="007F3304"/>
    <w:p w14:paraId="316569CE" w14:textId="1A98E159" w:rsidR="00614456" w:rsidRDefault="00614456" w:rsidP="007F3304"/>
    <w:p w14:paraId="7609E12E" w14:textId="74109758" w:rsidR="00614456" w:rsidRDefault="00614456" w:rsidP="007F3304"/>
    <w:p w14:paraId="3B8B1211" w14:textId="6140DCD5" w:rsidR="00614456" w:rsidRDefault="00614456" w:rsidP="007F3304"/>
    <w:p w14:paraId="1064BC3C" w14:textId="03961002" w:rsidR="00614456" w:rsidRDefault="00614456" w:rsidP="007F3304"/>
    <w:p w14:paraId="2EF0D7C5" w14:textId="77777777" w:rsidR="00614456" w:rsidRDefault="00614456" w:rsidP="007F3304"/>
    <w:p w14:paraId="576CCC35" w14:textId="77777777" w:rsidR="006E15B2" w:rsidRDefault="006E15B2" w:rsidP="007F3304"/>
    <w:sdt>
      <w:sdtPr>
        <w:rPr>
          <w:rFonts w:eastAsiaTheme="minorHAnsi"/>
        </w:rPr>
        <w:tag w:val="CitaviBibliography"/>
        <w:id w:val="179628296"/>
        <w:placeholder>
          <w:docPart w:val="DefaultPlaceholder_-1854013440"/>
        </w:placeholder>
      </w:sdtPr>
      <w:sdtEndPr>
        <w:rPr>
          <w:rFonts w:asciiTheme="minorHAnsi" w:hAnsiTheme="minorHAnsi" w:cstheme="minorBidi"/>
          <w:color w:val="auto"/>
          <w:sz w:val="22"/>
          <w:szCs w:val="22"/>
        </w:rPr>
      </w:sdtEndPr>
      <w:sdtContent>
        <w:p w14:paraId="10A72FA7" w14:textId="77777777" w:rsidR="00D302F7" w:rsidRDefault="007F3304" w:rsidP="00D302F7">
          <w:pPr>
            <w:pStyle w:val="CitaviBibliographyHeading"/>
          </w:pPr>
          <w:r>
            <w:fldChar w:fldCharType="begin"/>
          </w:r>
          <w:r>
            <w:instrText>ADDIN CitaviBibliography</w:instrText>
          </w:r>
          <w:r>
            <w:fldChar w:fldCharType="separate"/>
          </w:r>
          <w:r w:rsidR="00D302F7">
            <w:t>Literaturverzeichnis</w:t>
          </w:r>
        </w:p>
        <w:p w14:paraId="4C45B834" w14:textId="77777777" w:rsidR="00D302F7" w:rsidRDefault="00D302F7" w:rsidP="00D302F7">
          <w:pPr>
            <w:pStyle w:val="CitaviBibliographyEntry"/>
          </w:pPr>
          <w:bookmarkStart w:id="2" w:name="_CTVL001b76f2479f5fb4639b12db385137ea939"/>
          <w:r>
            <w:t>Berninger, Ina; Botzen, Katrin; Kolle, Christian; Vogl, Dominikus; Watteler, Oliver (2023): Grundlagen sozialwissenschaftlichen Arbeitens. Eine anwendungsorientierte Einführung. 3. erw. Auflage, erweiterte Ausgabe. Leverkusen: UTB; Verlag Barbara Budrich.</w:t>
          </w:r>
        </w:p>
        <w:p w14:paraId="4B48DAB8" w14:textId="77777777" w:rsidR="00D302F7" w:rsidRDefault="00D302F7" w:rsidP="00D302F7">
          <w:pPr>
            <w:pStyle w:val="CitaviBibliographyEntry"/>
          </w:pPr>
          <w:bookmarkStart w:id="3" w:name="_CTVL001545cba72c8e74fbbbc06c5edfdfed7b6"/>
          <w:bookmarkEnd w:id="2"/>
          <w:r>
            <w:t>Eco, Umberto (2020): Wie man eine wissenschaftliche Abschlussarbeit schreibt. Doktor-, Diplom- und Magisterarbeit in den Geistes- und Sozialwissenschaften. 14. Auflage der deutschen Ausgabe. Stuttgart, Wien: UTB GmbH; Facultas (utb-studi-e-book Schlüsselkompetenzen, 1512).</w:t>
          </w:r>
        </w:p>
        <w:p w14:paraId="488753D1" w14:textId="77777777" w:rsidR="00D302F7" w:rsidRDefault="00D302F7" w:rsidP="00D302F7">
          <w:pPr>
            <w:pStyle w:val="CitaviBibliographyEntry"/>
          </w:pPr>
          <w:bookmarkStart w:id="4" w:name="_CTVL0011a797684e3ed46f3a4f3138183e290c0"/>
          <w:bookmarkEnd w:id="3"/>
          <w:r>
            <w:t>Franck, Norbert (2019): Handbuch Wissenschaftliches Schreiben. Eine Anleitung von A bis Z. 1. Auflage. Stuttgart: UTB.</w:t>
          </w:r>
        </w:p>
        <w:p w14:paraId="331A16C2" w14:textId="77777777" w:rsidR="00D302F7" w:rsidRDefault="00D302F7" w:rsidP="00D302F7">
          <w:pPr>
            <w:pStyle w:val="CitaviBibliographyEntry"/>
          </w:pPr>
          <w:bookmarkStart w:id="5" w:name="_CTVL001cc87b9bd4995489d91da24847f3e9f2b"/>
          <w:bookmarkEnd w:id="4"/>
          <w:r>
            <w:t>Heidler, Petra; Krczal, Albin; Krczal, Eva (2021): Wissenschaftlich Arbeiten für Vielbeschäftigte. Ein praktischer Leitfaden mit Beispielen, Anleitungen und Vorlagen. Oplanden, Toronto: Verlag Barbara Budrich (UTB, 5607).</w:t>
          </w:r>
        </w:p>
        <w:p w14:paraId="44A31BA7" w14:textId="77777777" w:rsidR="00D302F7" w:rsidRDefault="00D302F7" w:rsidP="00D302F7">
          <w:pPr>
            <w:pStyle w:val="CitaviBibliographyEntry"/>
          </w:pPr>
          <w:bookmarkStart w:id="6" w:name="_CTVL0011b62943b20094c719b5a5fc800e05019"/>
          <w:bookmarkEnd w:id="5"/>
          <w:r>
            <w:t>Kruse, Otto (2007): Keine Angst vor dem leeren Blatt. Ohne Schreibblockaden durchs Studium. 12., völlig neu bearbeitete Auflage. Frankfurt, New York: Campus Verlag (campus concret).</w:t>
          </w:r>
        </w:p>
        <w:p w14:paraId="4E3CF380" w14:textId="77777777" w:rsidR="00D302F7" w:rsidRDefault="00D302F7" w:rsidP="00D302F7">
          <w:pPr>
            <w:pStyle w:val="CitaviBibliographyEntry"/>
          </w:pPr>
          <w:bookmarkStart w:id="7" w:name="_CTVL0015088c273345841b0a7fff82077ac3e30"/>
          <w:bookmarkEnd w:id="6"/>
          <w:r>
            <w:t>Narr, Wolf-Dieter (2013): Was ist Wissenschaft? Was heißt wissenschaftlich arbeiten? Was bringt ein wissenschaftliches Studium? Ein Brief. In: Norbert Franck und Joachim Stary (Hg.): Die Technik wissenschaftlichen Arbeitens. Eine praktische Anleitung. 17., überarb. Aufl. Paderborn, Stuttgart: Schöningh; UTB (utb-studi-e-book, 724), S. 15–32.</w:t>
          </w:r>
        </w:p>
        <w:p w14:paraId="21A58127" w14:textId="77777777" w:rsidR="00D302F7" w:rsidRDefault="00D302F7" w:rsidP="00D302F7">
          <w:pPr>
            <w:pStyle w:val="CitaviBibliographyEntry"/>
          </w:pPr>
          <w:bookmarkStart w:id="8" w:name="_CTVL001c594e189f72c4f11834a699e709623ef"/>
          <w:bookmarkEnd w:id="7"/>
          <w:r>
            <w:t>Rienecker, Lotte (1999): Research Questions and Academic Argumentation: Teaching Students How to Do It; Using Formats and Model-Examples. In: Otto Kruse, Eva-Maria Jacobs und Gabriela Ruhmann (Hg.): Schlüsselkompetenz Schreiben. Konzepte, Methoden, Projekte für Schreibberatung und Schreibdidaktik an der Hochschule. Neuwied, Kriftel, Berlin: Luchterhand (Hochschulwesen Wissenschaft und Praxis), 95-106.</w:t>
          </w:r>
        </w:p>
        <w:p w14:paraId="552A97FC" w14:textId="655866C5" w:rsidR="007F3304" w:rsidRDefault="00D302F7" w:rsidP="00D302F7">
          <w:pPr>
            <w:pStyle w:val="CitaviBibliographyEntry"/>
          </w:pPr>
          <w:bookmarkStart w:id="9" w:name="_CTVL00157e78c473d45464d9b4b7fab4d36a105"/>
          <w:bookmarkEnd w:id="8"/>
          <w:r>
            <w:t>Werner, Melanie; Vogt, Stefanie; Scheithauer, Lydia (2017): Wissenschaftliches Arbeiten in der Sozialen Arbeit. Schwalbach/Ts.: Wochenschau Verlag (Wochenschau Studium)</w:t>
          </w:r>
          <w:bookmarkEnd w:id="9"/>
          <w:r>
            <w:t>.</w:t>
          </w:r>
          <w:r w:rsidR="007F3304">
            <w:fldChar w:fldCharType="end"/>
          </w:r>
        </w:p>
      </w:sdtContent>
    </w:sdt>
    <w:p w14:paraId="53F28803" w14:textId="77777777" w:rsidR="007F3304" w:rsidRPr="007F3304" w:rsidRDefault="007F3304" w:rsidP="007F3304"/>
    <w:sectPr w:rsidR="007F3304" w:rsidRPr="007F3304">
      <w:headerReference w:type="default" r:id="rId9"/>
      <w:foot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77FE6" w14:textId="77777777" w:rsidR="00B67149" w:rsidRDefault="00B67149" w:rsidP="00A919FD">
      <w:pPr>
        <w:spacing w:after="0" w:line="240" w:lineRule="auto"/>
      </w:pPr>
      <w:r>
        <w:separator/>
      </w:r>
    </w:p>
  </w:endnote>
  <w:endnote w:type="continuationSeparator" w:id="0">
    <w:p w14:paraId="0DA7CDA6" w14:textId="77777777" w:rsidR="00B67149" w:rsidRDefault="00B67149" w:rsidP="00A919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altName w:val="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0881006"/>
      <w:docPartObj>
        <w:docPartGallery w:val="Page Numbers (Bottom of Page)"/>
        <w:docPartUnique/>
      </w:docPartObj>
    </w:sdtPr>
    <w:sdtContent>
      <w:p w14:paraId="10C243F8" w14:textId="74143652" w:rsidR="00C1423F" w:rsidRDefault="00C1423F">
        <w:pPr>
          <w:pStyle w:val="Fuzeile"/>
          <w:jc w:val="center"/>
        </w:pPr>
        <w:r>
          <w:fldChar w:fldCharType="begin"/>
        </w:r>
        <w:r>
          <w:instrText>PAGE   \* MERGEFORMAT</w:instrText>
        </w:r>
        <w:r>
          <w:fldChar w:fldCharType="separate"/>
        </w:r>
        <w:r>
          <w:t>2</w:t>
        </w:r>
        <w:r>
          <w:fldChar w:fldCharType="end"/>
        </w:r>
      </w:p>
    </w:sdtContent>
  </w:sdt>
  <w:p w14:paraId="720CBD3B" w14:textId="77777777" w:rsidR="00A919FD" w:rsidRDefault="00A919F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539543" w14:textId="77777777" w:rsidR="00B67149" w:rsidRDefault="00B67149" w:rsidP="00A919FD">
      <w:pPr>
        <w:spacing w:after="0" w:line="240" w:lineRule="auto"/>
      </w:pPr>
      <w:r>
        <w:separator/>
      </w:r>
    </w:p>
  </w:footnote>
  <w:footnote w:type="continuationSeparator" w:id="0">
    <w:p w14:paraId="17196224" w14:textId="77777777" w:rsidR="00B67149" w:rsidRDefault="00B67149" w:rsidP="00A919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7A694" w14:textId="2A390F95" w:rsidR="00A919FD" w:rsidRDefault="00A919FD">
    <w:pPr>
      <w:pStyle w:val="Kopfzeile"/>
    </w:pPr>
    <w:r>
      <w:rPr>
        <w:rFonts w:cstheme="minorHAnsi"/>
      </w:rPr>
      <w:t>©</w:t>
    </w:r>
    <w:r>
      <w:t>Prof. Dr. Florian Bödeck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79A1991"/>
    <w:multiLevelType w:val="hybridMultilevel"/>
    <w:tmpl w:val="2ABABDB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4450218A"/>
    <w:lvl w:ilvl="0">
      <w:start w:val="1"/>
      <w:numFmt w:val="decimal"/>
      <w:pStyle w:val="Listennummer5"/>
      <w:lvlText w:val="%1."/>
      <w:lvlJc w:val="left"/>
      <w:pPr>
        <w:tabs>
          <w:tab w:val="num" w:pos="1492"/>
        </w:tabs>
        <w:ind w:left="1492" w:hanging="360"/>
      </w:pPr>
    </w:lvl>
  </w:abstractNum>
  <w:abstractNum w:abstractNumId="2" w15:restartNumberingAfterBreak="0">
    <w:nsid w:val="FFFFFF7D"/>
    <w:multiLevelType w:val="singleLevel"/>
    <w:tmpl w:val="E272D0E8"/>
    <w:lvl w:ilvl="0">
      <w:start w:val="1"/>
      <w:numFmt w:val="decimal"/>
      <w:pStyle w:val="Listennummer4"/>
      <w:lvlText w:val="%1."/>
      <w:lvlJc w:val="left"/>
      <w:pPr>
        <w:tabs>
          <w:tab w:val="num" w:pos="1209"/>
        </w:tabs>
        <w:ind w:left="1209" w:hanging="360"/>
      </w:pPr>
    </w:lvl>
  </w:abstractNum>
  <w:abstractNum w:abstractNumId="3" w15:restartNumberingAfterBreak="0">
    <w:nsid w:val="FFFFFF7E"/>
    <w:multiLevelType w:val="singleLevel"/>
    <w:tmpl w:val="BB9E42D8"/>
    <w:lvl w:ilvl="0">
      <w:start w:val="1"/>
      <w:numFmt w:val="decimal"/>
      <w:pStyle w:val="Listennummer3"/>
      <w:lvlText w:val="%1."/>
      <w:lvlJc w:val="left"/>
      <w:pPr>
        <w:tabs>
          <w:tab w:val="num" w:pos="926"/>
        </w:tabs>
        <w:ind w:left="926" w:hanging="360"/>
      </w:pPr>
    </w:lvl>
  </w:abstractNum>
  <w:abstractNum w:abstractNumId="4" w15:restartNumberingAfterBreak="0">
    <w:nsid w:val="FFFFFF7F"/>
    <w:multiLevelType w:val="singleLevel"/>
    <w:tmpl w:val="E042E5EE"/>
    <w:lvl w:ilvl="0">
      <w:start w:val="1"/>
      <w:numFmt w:val="decimal"/>
      <w:pStyle w:val="Listennummer2"/>
      <w:lvlText w:val="%1."/>
      <w:lvlJc w:val="left"/>
      <w:pPr>
        <w:tabs>
          <w:tab w:val="num" w:pos="643"/>
        </w:tabs>
        <w:ind w:left="643" w:hanging="360"/>
      </w:pPr>
    </w:lvl>
  </w:abstractNum>
  <w:abstractNum w:abstractNumId="5" w15:restartNumberingAfterBreak="0">
    <w:nsid w:val="FFFFFF80"/>
    <w:multiLevelType w:val="singleLevel"/>
    <w:tmpl w:val="0DE8024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D60642E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85266CCC"/>
    <w:lvl w:ilvl="0">
      <w:start w:val="1"/>
      <w:numFmt w:val="bullet"/>
      <w:pStyle w:val="Aufzhlungszeichen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68F4E5BC"/>
    <w:lvl w:ilvl="0">
      <w:start w:val="1"/>
      <w:numFmt w:val="bullet"/>
      <w:pStyle w:val="Aufzhlungszeichen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5F4A0E28"/>
    <w:lvl w:ilvl="0">
      <w:start w:val="1"/>
      <w:numFmt w:val="decimal"/>
      <w:pStyle w:val="Listennummer"/>
      <w:lvlText w:val="%1."/>
      <w:lvlJc w:val="left"/>
      <w:pPr>
        <w:tabs>
          <w:tab w:val="num" w:pos="360"/>
        </w:tabs>
        <w:ind w:left="360" w:hanging="360"/>
      </w:pPr>
    </w:lvl>
  </w:abstractNum>
  <w:abstractNum w:abstractNumId="10" w15:restartNumberingAfterBreak="0">
    <w:nsid w:val="FFFFFF89"/>
    <w:multiLevelType w:val="singleLevel"/>
    <w:tmpl w:val="237A5720"/>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15:restartNumberingAfterBreak="0">
    <w:nsid w:val="02151E2A"/>
    <w:multiLevelType w:val="hybridMultilevel"/>
    <w:tmpl w:val="BC8AA268"/>
    <w:lvl w:ilvl="0" w:tplc="04070017">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2" w15:restartNumberingAfterBreak="0">
    <w:nsid w:val="0E3C43D8"/>
    <w:multiLevelType w:val="hybridMultilevel"/>
    <w:tmpl w:val="22C8C39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27B23CE"/>
    <w:multiLevelType w:val="hybridMultilevel"/>
    <w:tmpl w:val="1D080F60"/>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302A4D31"/>
    <w:multiLevelType w:val="hybridMultilevel"/>
    <w:tmpl w:val="23027CD7"/>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66E10DC3"/>
    <w:multiLevelType w:val="hybridMultilevel"/>
    <w:tmpl w:val="4842801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CF052FA"/>
    <w:multiLevelType w:val="hybridMultilevel"/>
    <w:tmpl w:val="CB66BB54"/>
    <w:lvl w:ilvl="0" w:tplc="8D58E9DA">
      <w:start w:val="1"/>
      <w:numFmt w:val="decimal"/>
      <w:lvlText w:val="%1."/>
      <w:lvlJc w:val="left"/>
      <w:pPr>
        <w:ind w:left="1428" w:hanging="360"/>
      </w:pPr>
      <w:rPr>
        <w:b w:val="0"/>
        <w:bCs/>
      </w:r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num w:numId="1" w16cid:durableId="1038967132">
    <w:abstractNumId w:val="13"/>
  </w:num>
  <w:num w:numId="2" w16cid:durableId="387845685">
    <w:abstractNumId w:val="12"/>
  </w:num>
  <w:num w:numId="3" w16cid:durableId="571934562">
    <w:abstractNumId w:val="1"/>
  </w:num>
  <w:num w:numId="4" w16cid:durableId="346711206">
    <w:abstractNumId w:val="2"/>
  </w:num>
  <w:num w:numId="5" w16cid:durableId="1708217881">
    <w:abstractNumId w:val="3"/>
  </w:num>
  <w:num w:numId="6" w16cid:durableId="365494286">
    <w:abstractNumId w:val="4"/>
  </w:num>
  <w:num w:numId="7" w16cid:durableId="853305450">
    <w:abstractNumId w:val="5"/>
  </w:num>
  <w:num w:numId="8" w16cid:durableId="1152868977">
    <w:abstractNumId w:val="6"/>
  </w:num>
  <w:num w:numId="9" w16cid:durableId="897981528">
    <w:abstractNumId w:val="7"/>
  </w:num>
  <w:num w:numId="10" w16cid:durableId="758867700">
    <w:abstractNumId w:val="8"/>
  </w:num>
  <w:num w:numId="11" w16cid:durableId="1827167527">
    <w:abstractNumId w:val="9"/>
  </w:num>
  <w:num w:numId="12" w16cid:durableId="633217697">
    <w:abstractNumId w:val="10"/>
  </w:num>
  <w:num w:numId="13" w16cid:durableId="312177309">
    <w:abstractNumId w:val="0"/>
  </w:num>
  <w:num w:numId="14" w16cid:durableId="1120344160">
    <w:abstractNumId w:val="16"/>
  </w:num>
  <w:num w:numId="15" w16cid:durableId="806048627">
    <w:abstractNumId w:val="14"/>
  </w:num>
  <w:num w:numId="16" w16cid:durableId="455177663">
    <w:abstractNumId w:val="15"/>
  </w:num>
  <w:num w:numId="17" w16cid:durableId="146546097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416"/>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11A"/>
    <w:rsid w:val="0000642D"/>
    <w:rsid w:val="001707DC"/>
    <w:rsid w:val="001A2A48"/>
    <w:rsid w:val="001C530A"/>
    <w:rsid w:val="002A5494"/>
    <w:rsid w:val="002C07E1"/>
    <w:rsid w:val="003917BD"/>
    <w:rsid w:val="003D111A"/>
    <w:rsid w:val="00412756"/>
    <w:rsid w:val="004A42BC"/>
    <w:rsid w:val="004D43B1"/>
    <w:rsid w:val="004F62AD"/>
    <w:rsid w:val="005C754D"/>
    <w:rsid w:val="00614456"/>
    <w:rsid w:val="006A0727"/>
    <w:rsid w:val="006C3C3B"/>
    <w:rsid w:val="006E15B2"/>
    <w:rsid w:val="007B7031"/>
    <w:rsid w:val="007E167A"/>
    <w:rsid w:val="007F3304"/>
    <w:rsid w:val="00946C8E"/>
    <w:rsid w:val="00965CE3"/>
    <w:rsid w:val="00A919FD"/>
    <w:rsid w:val="00B67149"/>
    <w:rsid w:val="00B73F10"/>
    <w:rsid w:val="00C1423F"/>
    <w:rsid w:val="00C87B94"/>
    <w:rsid w:val="00D302F7"/>
    <w:rsid w:val="00D32E43"/>
    <w:rsid w:val="00F7044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ACB16"/>
  <w15:chartTrackingRefBased/>
  <w15:docId w15:val="{64C8F563-2B5A-4C6E-B1C2-022B84B55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7F3304"/>
    <w:pPr>
      <w:keepNext/>
      <w:keepLines/>
      <w:spacing w:before="240" w:after="0"/>
      <w:outlineLvl w:val="0"/>
    </w:pPr>
    <w:rPr>
      <w:rFonts w:asciiTheme="majorHAnsi" w:eastAsiaTheme="majorEastAsia" w:hAnsiTheme="majorHAnsi" w:cstheme="majorBidi"/>
      <w:color w:val="000000" w:themeColor="text1"/>
      <w:sz w:val="32"/>
      <w:szCs w:val="32"/>
    </w:rPr>
  </w:style>
  <w:style w:type="paragraph" w:styleId="berschrift2">
    <w:name w:val="heading 2"/>
    <w:basedOn w:val="Standard"/>
    <w:next w:val="Standard"/>
    <w:link w:val="berschrift2Zchn"/>
    <w:uiPriority w:val="9"/>
    <w:semiHidden/>
    <w:unhideWhenUsed/>
    <w:qFormat/>
    <w:rsid w:val="007F330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7F330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7F330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7F3304"/>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7F3304"/>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7F3304"/>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7F330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F330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F3304"/>
    <w:rPr>
      <w:rFonts w:asciiTheme="majorHAnsi" w:eastAsiaTheme="majorEastAsia" w:hAnsiTheme="majorHAnsi" w:cstheme="majorBidi"/>
      <w:color w:val="000000" w:themeColor="text1"/>
      <w:sz w:val="32"/>
      <w:szCs w:val="32"/>
    </w:rPr>
  </w:style>
  <w:style w:type="character" w:styleId="Platzhaltertext">
    <w:name w:val="Placeholder Text"/>
    <w:basedOn w:val="Absatz-Standardschriftart"/>
    <w:uiPriority w:val="99"/>
    <w:semiHidden/>
    <w:rsid w:val="007F3304"/>
    <w:rPr>
      <w:color w:val="808080"/>
    </w:rPr>
  </w:style>
  <w:style w:type="paragraph" w:customStyle="1" w:styleId="CitaviBibliographyEntry">
    <w:name w:val="Citavi Bibliography Entry"/>
    <w:basedOn w:val="Standard"/>
    <w:link w:val="CitaviBibliographyEntryZchn"/>
    <w:uiPriority w:val="99"/>
    <w:rsid w:val="007F3304"/>
    <w:pPr>
      <w:spacing w:after="120"/>
    </w:pPr>
  </w:style>
  <w:style w:type="character" w:customStyle="1" w:styleId="CitaviBibliographyEntryZchn">
    <w:name w:val="Citavi Bibliography Entry Zchn"/>
    <w:basedOn w:val="Absatz-Standardschriftart"/>
    <w:link w:val="CitaviBibliographyEntry"/>
    <w:uiPriority w:val="99"/>
    <w:rsid w:val="007F3304"/>
  </w:style>
  <w:style w:type="paragraph" w:customStyle="1" w:styleId="CitaviBibliographyHeading">
    <w:name w:val="Citavi Bibliography Heading"/>
    <w:basedOn w:val="berschrift1"/>
    <w:link w:val="CitaviBibliographyHeadingZchn"/>
    <w:uiPriority w:val="99"/>
    <w:rsid w:val="007F3304"/>
  </w:style>
  <w:style w:type="character" w:customStyle="1" w:styleId="CitaviBibliographyHeadingZchn">
    <w:name w:val="Citavi Bibliography Heading Zchn"/>
    <w:basedOn w:val="Absatz-Standardschriftart"/>
    <w:link w:val="CitaviBibliographyHeading"/>
    <w:uiPriority w:val="99"/>
    <w:rsid w:val="007F3304"/>
    <w:rPr>
      <w:rFonts w:asciiTheme="majorHAnsi" w:eastAsiaTheme="majorEastAsia" w:hAnsiTheme="majorHAnsi" w:cstheme="majorBidi"/>
      <w:color w:val="000000" w:themeColor="text1"/>
      <w:sz w:val="32"/>
      <w:szCs w:val="32"/>
    </w:rPr>
  </w:style>
  <w:style w:type="paragraph" w:customStyle="1" w:styleId="CitaviChapterBibliographyHeading">
    <w:name w:val="Citavi Chapter Bibliography Heading"/>
    <w:basedOn w:val="berschrift2"/>
    <w:link w:val="CitaviChapterBibliographyHeadingZchn"/>
    <w:uiPriority w:val="99"/>
    <w:rsid w:val="007F3304"/>
  </w:style>
  <w:style w:type="character" w:customStyle="1" w:styleId="CitaviChapterBibliographyHeadingZchn">
    <w:name w:val="Citavi Chapter Bibliography Heading Zchn"/>
    <w:basedOn w:val="Absatz-Standardschriftart"/>
    <w:link w:val="CitaviChapterBibliographyHeading"/>
    <w:uiPriority w:val="99"/>
    <w:rsid w:val="007F3304"/>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7F3304"/>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7F3304"/>
    <w:pPr>
      <w:outlineLvl w:val="9"/>
    </w:pPr>
  </w:style>
  <w:style w:type="character" w:customStyle="1" w:styleId="CitaviBibliographySubheading1Zchn">
    <w:name w:val="Citavi Bibliography Subheading 1 Zchn"/>
    <w:basedOn w:val="Absatz-Standardschriftart"/>
    <w:link w:val="CitaviBibliographySubheading1"/>
    <w:uiPriority w:val="99"/>
    <w:rsid w:val="007F3304"/>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7F3304"/>
    <w:pPr>
      <w:outlineLvl w:val="9"/>
    </w:pPr>
  </w:style>
  <w:style w:type="character" w:customStyle="1" w:styleId="CitaviBibliographySubheading2Zchn">
    <w:name w:val="Citavi Bibliography Subheading 2 Zchn"/>
    <w:basedOn w:val="Absatz-Standardschriftart"/>
    <w:link w:val="CitaviBibliographySubheading2"/>
    <w:uiPriority w:val="99"/>
    <w:rsid w:val="007F3304"/>
    <w:rPr>
      <w:rFonts w:asciiTheme="majorHAnsi" w:eastAsiaTheme="majorEastAsia" w:hAnsiTheme="majorHAnsi" w:cstheme="majorBidi"/>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7F3304"/>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7F3304"/>
    <w:pPr>
      <w:outlineLvl w:val="9"/>
    </w:pPr>
  </w:style>
  <w:style w:type="character" w:customStyle="1" w:styleId="CitaviBibliographySubheading3Zchn">
    <w:name w:val="Citavi Bibliography Subheading 3 Zchn"/>
    <w:basedOn w:val="Absatz-Standardschriftart"/>
    <w:link w:val="CitaviBibliographySubheading3"/>
    <w:uiPriority w:val="99"/>
    <w:rsid w:val="007F3304"/>
    <w:rPr>
      <w:rFonts w:asciiTheme="majorHAnsi" w:eastAsiaTheme="majorEastAsia" w:hAnsiTheme="majorHAnsi" w:cstheme="majorBidi"/>
      <w:i/>
      <w:iCs/>
      <w:color w:val="2F5496" w:themeColor="accent1" w:themeShade="BF"/>
    </w:rPr>
  </w:style>
  <w:style w:type="character" w:customStyle="1" w:styleId="berschrift4Zchn">
    <w:name w:val="Überschrift 4 Zchn"/>
    <w:basedOn w:val="Absatz-Standardschriftart"/>
    <w:link w:val="berschrift4"/>
    <w:uiPriority w:val="9"/>
    <w:semiHidden/>
    <w:rsid w:val="007F3304"/>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7F3304"/>
    <w:pPr>
      <w:outlineLvl w:val="9"/>
    </w:pPr>
  </w:style>
  <w:style w:type="character" w:customStyle="1" w:styleId="CitaviBibliographySubheading4Zchn">
    <w:name w:val="Citavi Bibliography Subheading 4 Zchn"/>
    <w:basedOn w:val="Absatz-Standardschriftart"/>
    <w:link w:val="CitaviBibliographySubheading4"/>
    <w:uiPriority w:val="99"/>
    <w:rsid w:val="007F3304"/>
    <w:rPr>
      <w:rFonts w:asciiTheme="majorHAnsi" w:eastAsiaTheme="majorEastAsia" w:hAnsiTheme="majorHAnsi" w:cstheme="majorBidi"/>
      <w:color w:val="2F5496" w:themeColor="accent1" w:themeShade="BF"/>
    </w:rPr>
  </w:style>
  <w:style w:type="character" w:customStyle="1" w:styleId="berschrift5Zchn">
    <w:name w:val="Überschrift 5 Zchn"/>
    <w:basedOn w:val="Absatz-Standardschriftart"/>
    <w:link w:val="berschrift5"/>
    <w:uiPriority w:val="9"/>
    <w:semiHidden/>
    <w:rsid w:val="007F3304"/>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7F3304"/>
    <w:pPr>
      <w:outlineLvl w:val="9"/>
    </w:pPr>
  </w:style>
  <w:style w:type="character" w:customStyle="1" w:styleId="CitaviBibliographySubheading5Zchn">
    <w:name w:val="Citavi Bibliography Subheading 5 Zchn"/>
    <w:basedOn w:val="Absatz-Standardschriftart"/>
    <w:link w:val="CitaviBibliographySubheading5"/>
    <w:uiPriority w:val="99"/>
    <w:rsid w:val="007F3304"/>
    <w:rPr>
      <w:rFonts w:asciiTheme="majorHAnsi" w:eastAsiaTheme="majorEastAsia" w:hAnsiTheme="majorHAnsi" w:cstheme="majorBidi"/>
      <w:color w:val="1F3763" w:themeColor="accent1" w:themeShade="7F"/>
    </w:rPr>
  </w:style>
  <w:style w:type="character" w:customStyle="1" w:styleId="berschrift6Zchn">
    <w:name w:val="Überschrift 6 Zchn"/>
    <w:basedOn w:val="Absatz-Standardschriftart"/>
    <w:link w:val="berschrift6"/>
    <w:uiPriority w:val="9"/>
    <w:semiHidden/>
    <w:rsid w:val="007F3304"/>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7F3304"/>
    <w:pPr>
      <w:outlineLvl w:val="9"/>
    </w:pPr>
  </w:style>
  <w:style w:type="character" w:customStyle="1" w:styleId="CitaviBibliographySubheading6Zchn">
    <w:name w:val="Citavi Bibliography Subheading 6 Zchn"/>
    <w:basedOn w:val="Absatz-Standardschriftart"/>
    <w:link w:val="CitaviBibliographySubheading6"/>
    <w:uiPriority w:val="99"/>
    <w:rsid w:val="007F3304"/>
    <w:rPr>
      <w:rFonts w:asciiTheme="majorHAnsi" w:eastAsiaTheme="majorEastAsia" w:hAnsiTheme="majorHAnsi" w:cstheme="majorBidi"/>
      <w:i/>
      <w:iCs/>
      <w:color w:val="1F3763" w:themeColor="accent1" w:themeShade="7F"/>
    </w:rPr>
  </w:style>
  <w:style w:type="character" w:customStyle="1" w:styleId="berschrift7Zchn">
    <w:name w:val="Überschrift 7 Zchn"/>
    <w:basedOn w:val="Absatz-Standardschriftart"/>
    <w:link w:val="berschrift7"/>
    <w:uiPriority w:val="9"/>
    <w:semiHidden/>
    <w:rsid w:val="007F3304"/>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7F3304"/>
    <w:pPr>
      <w:outlineLvl w:val="9"/>
    </w:pPr>
  </w:style>
  <w:style w:type="character" w:customStyle="1" w:styleId="CitaviBibliographySubheading7Zchn">
    <w:name w:val="Citavi Bibliography Subheading 7 Zchn"/>
    <w:basedOn w:val="Absatz-Standardschriftart"/>
    <w:link w:val="CitaviBibliographySubheading7"/>
    <w:uiPriority w:val="99"/>
    <w:rsid w:val="007F3304"/>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7F3304"/>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7F3304"/>
    <w:pPr>
      <w:outlineLvl w:val="9"/>
    </w:pPr>
  </w:style>
  <w:style w:type="character" w:customStyle="1" w:styleId="CitaviBibliographySubheading8Zchn">
    <w:name w:val="Citavi Bibliography Subheading 8 Zchn"/>
    <w:basedOn w:val="Absatz-Standardschriftart"/>
    <w:link w:val="CitaviBibliographySubheading8"/>
    <w:uiPriority w:val="99"/>
    <w:rsid w:val="007F3304"/>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7F3304"/>
    <w:rPr>
      <w:rFonts w:asciiTheme="majorHAnsi" w:eastAsiaTheme="majorEastAsia" w:hAnsiTheme="majorHAnsi" w:cstheme="majorBidi"/>
      <w:i/>
      <w:iCs/>
      <w:color w:val="272727" w:themeColor="text1" w:themeTint="D8"/>
      <w:sz w:val="21"/>
      <w:szCs w:val="21"/>
    </w:rPr>
  </w:style>
  <w:style w:type="paragraph" w:styleId="Kopfzeile">
    <w:name w:val="header"/>
    <w:basedOn w:val="Standard"/>
    <w:link w:val="KopfzeileZchn"/>
    <w:uiPriority w:val="99"/>
    <w:unhideWhenUsed/>
    <w:rsid w:val="00A919F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919FD"/>
  </w:style>
  <w:style w:type="paragraph" w:styleId="Fuzeile">
    <w:name w:val="footer"/>
    <w:basedOn w:val="Standard"/>
    <w:link w:val="FuzeileZchn"/>
    <w:uiPriority w:val="99"/>
    <w:unhideWhenUsed/>
    <w:rsid w:val="00A919F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919FD"/>
  </w:style>
  <w:style w:type="paragraph" w:styleId="Listenabsatz">
    <w:name w:val="List Paragraph"/>
    <w:basedOn w:val="Standard"/>
    <w:uiPriority w:val="34"/>
    <w:qFormat/>
    <w:rsid w:val="006E15B2"/>
    <w:pPr>
      <w:ind w:left="720"/>
      <w:contextualSpacing/>
    </w:pPr>
  </w:style>
  <w:style w:type="character" w:styleId="Fett">
    <w:name w:val="Strong"/>
    <w:basedOn w:val="Absatz-Standardschriftart"/>
    <w:uiPriority w:val="22"/>
    <w:qFormat/>
    <w:rsid w:val="006E15B2"/>
    <w:rPr>
      <w:b/>
      <w:bCs/>
    </w:rPr>
  </w:style>
  <w:style w:type="paragraph" w:styleId="Beschriftung">
    <w:name w:val="caption"/>
    <w:basedOn w:val="Standard"/>
    <w:next w:val="Standard"/>
    <w:uiPriority w:val="35"/>
    <w:unhideWhenUsed/>
    <w:qFormat/>
    <w:rsid w:val="005C754D"/>
    <w:pPr>
      <w:spacing w:after="200" w:line="240" w:lineRule="auto"/>
    </w:pPr>
    <w:rPr>
      <w:i/>
      <w:iCs/>
      <w:color w:val="44546A" w:themeColor="text2"/>
      <w:sz w:val="18"/>
      <w:szCs w:val="18"/>
    </w:rPr>
  </w:style>
  <w:style w:type="paragraph" w:styleId="Inhaltsverzeichnisberschrift">
    <w:name w:val="TOC Heading"/>
    <w:basedOn w:val="berschrift1"/>
    <w:next w:val="Standard"/>
    <w:uiPriority w:val="39"/>
    <w:semiHidden/>
    <w:unhideWhenUsed/>
    <w:qFormat/>
    <w:rsid w:val="00965CE3"/>
    <w:pPr>
      <w:outlineLvl w:val="9"/>
    </w:pPr>
    <w:rPr>
      <w:color w:val="2F5496" w:themeColor="accent1" w:themeShade="BF"/>
    </w:rPr>
  </w:style>
  <w:style w:type="paragraph" w:styleId="Literaturverzeichnis">
    <w:name w:val="Bibliography"/>
    <w:basedOn w:val="Standard"/>
    <w:next w:val="Standard"/>
    <w:uiPriority w:val="37"/>
    <w:semiHidden/>
    <w:unhideWhenUsed/>
    <w:rsid w:val="00965CE3"/>
  </w:style>
  <w:style w:type="character" w:styleId="Buchtitel">
    <w:name w:val="Book Title"/>
    <w:basedOn w:val="Absatz-Standardschriftart"/>
    <w:uiPriority w:val="33"/>
    <w:qFormat/>
    <w:rsid w:val="00965CE3"/>
    <w:rPr>
      <w:b/>
      <w:bCs/>
      <w:i/>
      <w:iCs/>
      <w:spacing w:val="5"/>
    </w:rPr>
  </w:style>
  <w:style w:type="character" w:styleId="IntensiverVerweis">
    <w:name w:val="Intense Reference"/>
    <w:basedOn w:val="Absatz-Standardschriftart"/>
    <w:uiPriority w:val="32"/>
    <w:qFormat/>
    <w:rsid w:val="00965CE3"/>
    <w:rPr>
      <w:b/>
      <w:bCs/>
      <w:smallCaps/>
      <w:color w:val="4472C4" w:themeColor="accent1"/>
      <w:spacing w:val="5"/>
    </w:rPr>
  </w:style>
  <w:style w:type="character" w:styleId="SchwacherVerweis">
    <w:name w:val="Subtle Reference"/>
    <w:basedOn w:val="Absatz-Standardschriftart"/>
    <w:uiPriority w:val="31"/>
    <w:qFormat/>
    <w:rsid w:val="00965CE3"/>
    <w:rPr>
      <w:smallCaps/>
      <w:color w:val="5A5A5A" w:themeColor="text1" w:themeTint="A5"/>
    </w:rPr>
  </w:style>
  <w:style w:type="character" w:styleId="IntensiveHervorhebung">
    <w:name w:val="Intense Emphasis"/>
    <w:basedOn w:val="Absatz-Standardschriftart"/>
    <w:uiPriority w:val="21"/>
    <w:qFormat/>
    <w:rsid w:val="00965CE3"/>
    <w:rPr>
      <w:i/>
      <w:iCs/>
      <w:color w:val="4472C4" w:themeColor="accent1"/>
    </w:rPr>
  </w:style>
  <w:style w:type="character" w:styleId="SchwacheHervorhebung">
    <w:name w:val="Subtle Emphasis"/>
    <w:basedOn w:val="Absatz-Standardschriftart"/>
    <w:uiPriority w:val="19"/>
    <w:qFormat/>
    <w:rsid w:val="00965CE3"/>
    <w:rPr>
      <w:i/>
      <w:iCs/>
      <w:color w:val="404040" w:themeColor="text1" w:themeTint="BF"/>
    </w:rPr>
  </w:style>
  <w:style w:type="paragraph" w:styleId="IntensivesZitat">
    <w:name w:val="Intense Quote"/>
    <w:basedOn w:val="Standard"/>
    <w:next w:val="Standard"/>
    <w:link w:val="IntensivesZitatZchn"/>
    <w:uiPriority w:val="30"/>
    <w:qFormat/>
    <w:rsid w:val="00965CE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965CE3"/>
    <w:rPr>
      <w:i/>
      <w:iCs/>
      <w:color w:val="4472C4" w:themeColor="accent1"/>
    </w:rPr>
  </w:style>
  <w:style w:type="paragraph" w:styleId="Zitat">
    <w:name w:val="Quote"/>
    <w:basedOn w:val="Standard"/>
    <w:next w:val="Standard"/>
    <w:link w:val="ZitatZchn"/>
    <w:uiPriority w:val="29"/>
    <w:qFormat/>
    <w:rsid w:val="00965CE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65CE3"/>
    <w:rPr>
      <w:i/>
      <w:iCs/>
      <w:color w:val="404040" w:themeColor="text1" w:themeTint="BF"/>
    </w:rPr>
  </w:style>
  <w:style w:type="table" w:styleId="MittlereListe1-Akzent1">
    <w:name w:val="Medium List 1 Accent 1"/>
    <w:basedOn w:val="NormaleTabelle"/>
    <w:uiPriority w:val="65"/>
    <w:semiHidden/>
    <w:unhideWhenUsed/>
    <w:rsid w:val="00965CE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965CE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65CE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65CE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965CE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965CE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965CE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65CE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65CE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65CE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65CE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65CE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65CE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65CE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65CE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65CE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65CE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65CE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65CE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65CE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65CE3"/>
    <w:pPr>
      <w:spacing w:after="0" w:line="240" w:lineRule="auto"/>
    </w:pPr>
  </w:style>
  <w:style w:type="character" w:styleId="HTMLVariable">
    <w:name w:val="HTML Variable"/>
    <w:basedOn w:val="Absatz-Standardschriftart"/>
    <w:uiPriority w:val="99"/>
    <w:semiHidden/>
    <w:unhideWhenUsed/>
    <w:rsid w:val="00965CE3"/>
    <w:rPr>
      <w:i/>
      <w:iCs/>
    </w:rPr>
  </w:style>
  <w:style w:type="character" w:styleId="HTMLSchreibmaschine">
    <w:name w:val="HTML Typewriter"/>
    <w:basedOn w:val="Absatz-Standardschriftart"/>
    <w:uiPriority w:val="99"/>
    <w:semiHidden/>
    <w:unhideWhenUsed/>
    <w:rsid w:val="00965CE3"/>
    <w:rPr>
      <w:rFonts w:ascii="Consolas" w:hAnsi="Consolas"/>
      <w:sz w:val="20"/>
      <w:szCs w:val="20"/>
    </w:rPr>
  </w:style>
  <w:style w:type="character" w:styleId="HTMLBeispiel">
    <w:name w:val="HTML Sample"/>
    <w:basedOn w:val="Absatz-Standardschriftart"/>
    <w:uiPriority w:val="99"/>
    <w:semiHidden/>
    <w:unhideWhenUsed/>
    <w:rsid w:val="00965CE3"/>
    <w:rPr>
      <w:rFonts w:ascii="Consolas" w:hAnsi="Consolas"/>
      <w:sz w:val="24"/>
      <w:szCs w:val="24"/>
    </w:rPr>
  </w:style>
  <w:style w:type="paragraph" w:styleId="HTMLVorformatiert">
    <w:name w:val="HTML Preformatted"/>
    <w:basedOn w:val="Standard"/>
    <w:link w:val="HTMLVorformatiertZchn"/>
    <w:uiPriority w:val="99"/>
    <w:semiHidden/>
    <w:unhideWhenUsed/>
    <w:rsid w:val="00965CE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965CE3"/>
    <w:rPr>
      <w:rFonts w:ascii="Consolas" w:hAnsi="Consolas"/>
      <w:sz w:val="20"/>
      <w:szCs w:val="20"/>
    </w:rPr>
  </w:style>
  <w:style w:type="character" w:styleId="HTMLTastatur">
    <w:name w:val="HTML Keyboard"/>
    <w:basedOn w:val="Absatz-Standardschriftart"/>
    <w:uiPriority w:val="99"/>
    <w:semiHidden/>
    <w:unhideWhenUsed/>
    <w:rsid w:val="00965CE3"/>
    <w:rPr>
      <w:rFonts w:ascii="Consolas" w:hAnsi="Consolas"/>
      <w:sz w:val="20"/>
      <w:szCs w:val="20"/>
    </w:rPr>
  </w:style>
  <w:style w:type="character" w:styleId="HTMLDefinition">
    <w:name w:val="HTML Definition"/>
    <w:basedOn w:val="Absatz-Standardschriftart"/>
    <w:uiPriority w:val="99"/>
    <w:semiHidden/>
    <w:unhideWhenUsed/>
    <w:rsid w:val="00965CE3"/>
    <w:rPr>
      <w:i/>
      <w:iCs/>
    </w:rPr>
  </w:style>
  <w:style w:type="character" w:styleId="HTMLCode">
    <w:name w:val="HTML Code"/>
    <w:basedOn w:val="Absatz-Standardschriftart"/>
    <w:uiPriority w:val="99"/>
    <w:semiHidden/>
    <w:unhideWhenUsed/>
    <w:rsid w:val="00965CE3"/>
    <w:rPr>
      <w:rFonts w:ascii="Consolas" w:hAnsi="Consolas"/>
      <w:sz w:val="20"/>
      <w:szCs w:val="20"/>
    </w:rPr>
  </w:style>
  <w:style w:type="character" w:styleId="HTMLZitat">
    <w:name w:val="HTML Cite"/>
    <w:basedOn w:val="Absatz-Standardschriftart"/>
    <w:uiPriority w:val="99"/>
    <w:semiHidden/>
    <w:unhideWhenUsed/>
    <w:rsid w:val="00965CE3"/>
    <w:rPr>
      <w:i/>
      <w:iCs/>
    </w:rPr>
  </w:style>
  <w:style w:type="paragraph" w:styleId="HTMLAdresse">
    <w:name w:val="HTML Address"/>
    <w:basedOn w:val="Standard"/>
    <w:link w:val="HTMLAdresseZchn"/>
    <w:uiPriority w:val="99"/>
    <w:semiHidden/>
    <w:unhideWhenUsed/>
    <w:rsid w:val="00965CE3"/>
    <w:pPr>
      <w:spacing w:after="0" w:line="240" w:lineRule="auto"/>
    </w:pPr>
    <w:rPr>
      <w:i/>
      <w:iCs/>
    </w:rPr>
  </w:style>
  <w:style w:type="character" w:customStyle="1" w:styleId="HTMLAdresseZchn">
    <w:name w:val="HTML Adresse Zchn"/>
    <w:basedOn w:val="Absatz-Standardschriftart"/>
    <w:link w:val="HTMLAdresse"/>
    <w:uiPriority w:val="99"/>
    <w:semiHidden/>
    <w:rsid w:val="00965CE3"/>
    <w:rPr>
      <w:i/>
      <w:iCs/>
    </w:rPr>
  </w:style>
  <w:style w:type="character" w:styleId="HTMLAkronym">
    <w:name w:val="HTML Acronym"/>
    <w:basedOn w:val="Absatz-Standardschriftart"/>
    <w:uiPriority w:val="99"/>
    <w:semiHidden/>
    <w:unhideWhenUsed/>
    <w:rsid w:val="00965CE3"/>
  </w:style>
  <w:style w:type="paragraph" w:styleId="StandardWeb">
    <w:name w:val="Normal (Web)"/>
    <w:basedOn w:val="Standard"/>
    <w:uiPriority w:val="99"/>
    <w:semiHidden/>
    <w:unhideWhenUsed/>
    <w:rsid w:val="00965CE3"/>
    <w:rPr>
      <w:rFonts w:ascii="Times New Roman" w:hAnsi="Times New Roman" w:cs="Times New Roman"/>
      <w:sz w:val="24"/>
      <w:szCs w:val="24"/>
    </w:rPr>
  </w:style>
  <w:style w:type="paragraph" w:styleId="NurText">
    <w:name w:val="Plain Text"/>
    <w:basedOn w:val="Standard"/>
    <w:link w:val="NurTextZchn"/>
    <w:uiPriority w:val="99"/>
    <w:semiHidden/>
    <w:unhideWhenUsed/>
    <w:rsid w:val="00965CE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965CE3"/>
    <w:rPr>
      <w:rFonts w:ascii="Consolas" w:hAnsi="Consolas"/>
      <w:sz w:val="21"/>
      <w:szCs w:val="21"/>
    </w:rPr>
  </w:style>
  <w:style w:type="paragraph" w:styleId="Dokumentstruktur">
    <w:name w:val="Document Map"/>
    <w:basedOn w:val="Standard"/>
    <w:link w:val="DokumentstrukturZchn"/>
    <w:uiPriority w:val="99"/>
    <w:semiHidden/>
    <w:unhideWhenUsed/>
    <w:rsid w:val="00965CE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65CE3"/>
    <w:rPr>
      <w:rFonts w:ascii="Segoe UI" w:hAnsi="Segoe UI" w:cs="Segoe UI"/>
      <w:sz w:val="16"/>
      <w:szCs w:val="16"/>
    </w:rPr>
  </w:style>
  <w:style w:type="character" w:styleId="Hervorhebung">
    <w:name w:val="Emphasis"/>
    <w:basedOn w:val="Absatz-Standardschriftart"/>
    <w:uiPriority w:val="20"/>
    <w:qFormat/>
    <w:rsid w:val="00965CE3"/>
    <w:rPr>
      <w:i/>
      <w:iCs/>
    </w:rPr>
  </w:style>
  <w:style w:type="character" w:styleId="BesuchterLink">
    <w:name w:val="FollowedHyperlink"/>
    <w:basedOn w:val="Absatz-Standardschriftart"/>
    <w:uiPriority w:val="99"/>
    <w:semiHidden/>
    <w:unhideWhenUsed/>
    <w:rsid w:val="00965CE3"/>
    <w:rPr>
      <w:color w:val="954F72" w:themeColor="followedHyperlink"/>
      <w:u w:val="single"/>
    </w:rPr>
  </w:style>
  <w:style w:type="character" w:styleId="Hyperlink">
    <w:name w:val="Hyperlink"/>
    <w:basedOn w:val="Absatz-Standardschriftart"/>
    <w:uiPriority w:val="99"/>
    <w:semiHidden/>
    <w:unhideWhenUsed/>
    <w:rsid w:val="00965CE3"/>
    <w:rPr>
      <w:color w:val="0563C1" w:themeColor="hyperlink"/>
      <w:u w:val="single"/>
    </w:rPr>
  </w:style>
  <w:style w:type="paragraph" w:styleId="Blocktext">
    <w:name w:val="Block Text"/>
    <w:basedOn w:val="Standard"/>
    <w:uiPriority w:val="99"/>
    <w:semiHidden/>
    <w:unhideWhenUsed/>
    <w:rsid w:val="00965CE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965CE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65CE3"/>
    <w:rPr>
      <w:sz w:val="16"/>
      <w:szCs w:val="16"/>
    </w:rPr>
  </w:style>
  <w:style w:type="paragraph" w:styleId="Textkrper-Einzug2">
    <w:name w:val="Body Text Indent 2"/>
    <w:basedOn w:val="Standard"/>
    <w:link w:val="Textkrper-Einzug2Zchn"/>
    <w:uiPriority w:val="99"/>
    <w:semiHidden/>
    <w:unhideWhenUsed/>
    <w:rsid w:val="00965CE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65CE3"/>
  </w:style>
  <w:style w:type="paragraph" w:styleId="Textkrper3">
    <w:name w:val="Body Text 3"/>
    <w:basedOn w:val="Standard"/>
    <w:link w:val="Textkrper3Zchn"/>
    <w:uiPriority w:val="99"/>
    <w:semiHidden/>
    <w:unhideWhenUsed/>
    <w:rsid w:val="00965CE3"/>
    <w:pPr>
      <w:spacing w:after="120"/>
    </w:pPr>
    <w:rPr>
      <w:sz w:val="16"/>
      <w:szCs w:val="16"/>
    </w:rPr>
  </w:style>
  <w:style w:type="character" w:customStyle="1" w:styleId="Textkrper3Zchn">
    <w:name w:val="Textkörper 3 Zchn"/>
    <w:basedOn w:val="Absatz-Standardschriftart"/>
    <w:link w:val="Textkrper3"/>
    <w:uiPriority w:val="99"/>
    <w:semiHidden/>
    <w:rsid w:val="00965CE3"/>
    <w:rPr>
      <w:sz w:val="16"/>
      <w:szCs w:val="16"/>
    </w:rPr>
  </w:style>
  <w:style w:type="paragraph" w:styleId="Textkrper2">
    <w:name w:val="Body Text 2"/>
    <w:basedOn w:val="Standard"/>
    <w:link w:val="Textkrper2Zchn"/>
    <w:uiPriority w:val="99"/>
    <w:semiHidden/>
    <w:unhideWhenUsed/>
    <w:rsid w:val="00965CE3"/>
    <w:pPr>
      <w:spacing w:after="120" w:line="480" w:lineRule="auto"/>
    </w:pPr>
  </w:style>
  <w:style w:type="character" w:customStyle="1" w:styleId="Textkrper2Zchn">
    <w:name w:val="Textkörper 2 Zchn"/>
    <w:basedOn w:val="Absatz-Standardschriftart"/>
    <w:link w:val="Textkrper2"/>
    <w:uiPriority w:val="99"/>
    <w:semiHidden/>
    <w:rsid w:val="00965CE3"/>
  </w:style>
  <w:style w:type="paragraph" w:styleId="Fu-Endnotenberschrift">
    <w:name w:val="Note Heading"/>
    <w:basedOn w:val="Standard"/>
    <w:next w:val="Standard"/>
    <w:link w:val="Fu-EndnotenberschriftZchn"/>
    <w:uiPriority w:val="99"/>
    <w:semiHidden/>
    <w:unhideWhenUsed/>
    <w:rsid w:val="00965CE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965CE3"/>
  </w:style>
  <w:style w:type="paragraph" w:styleId="Textkrper-Zeileneinzug">
    <w:name w:val="Body Text Indent"/>
    <w:basedOn w:val="Standard"/>
    <w:link w:val="Textkrper-ZeileneinzugZchn"/>
    <w:uiPriority w:val="99"/>
    <w:semiHidden/>
    <w:unhideWhenUsed/>
    <w:rsid w:val="00965CE3"/>
    <w:pPr>
      <w:spacing w:after="120"/>
      <w:ind w:left="283"/>
    </w:pPr>
  </w:style>
  <w:style w:type="character" w:customStyle="1" w:styleId="Textkrper-ZeileneinzugZchn">
    <w:name w:val="Textkörper-Zeileneinzug Zchn"/>
    <w:basedOn w:val="Absatz-Standardschriftart"/>
    <w:link w:val="Textkrper-Zeileneinzug"/>
    <w:uiPriority w:val="99"/>
    <w:semiHidden/>
    <w:rsid w:val="00965CE3"/>
  </w:style>
  <w:style w:type="paragraph" w:styleId="Textkrper-Erstzeileneinzug2">
    <w:name w:val="Body Text First Indent 2"/>
    <w:basedOn w:val="Textkrper-Zeileneinzug"/>
    <w:link w:val="Textkrper-Erstzeileneinzug2Zchn"/>
    <w:uiPriority w:val="99"/>
    <w:semiHidden/>
    <w:unhideWhenUsed/>
    <w:rsid w:val="00965CE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65CE3"/>
  </w:style>
  <w:style w:type="paragraph" w:styleId="Textkrper">
    <w:name w:val="Body Text"/>
    <w:basedOn w:val="Standard"/>
    <w:link w:val="TextkrperZchn"/>
    <w:uiPriority w:val="99"/>
    <w:semiHidden/>
    <w:unhideWhenUsed/>
    <w:rsid w:val="00965CE3"/>
    <w:pPr>
      <w:spacing w:after="120"/>
    </w:pPr>
  </w:style>
  <w:style w:type="character" w:customStyle="1" w:styleId="TextkrperZchn">
    <w:name w:val="Textkörper Zchn"/>
    <w:basedOn w:val="Absatz-Standardschriftart"/>
    <w:link w:val="Textkrper"/>
    <w:uiPriority w:val="99"/>
    <w:semiHidden/>
    <w:rsid w:val="00965CE3"/>
  </w:style>
  <w:style w:type="paragraph" w:styleId="Textkrper-Erstzeileneinzug">
    <w:name w:val="Body Text First Indent"/>
    <w:basedOn w:val="Textkrper"/>
    <w:link w:val="Textkrper-ErstzeileneinzugZchn"/>
    <w:uiPriority w:val="99"/>
    <w:semiHidden/>
    <w:unhideWhenUsed/>
    <w:rsid w:val="00965CE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965CE3"/>
  </w:style>
  <w:style w:type="paragraph" w:styleId="Datum">
    <w:name w:val="Date"/>
    <w:basedOn w:val="Standard"/>
    <w:next w:val="Standard"/>
    <w:link w:val="DatumZchn"/>
    <w:uiPriority w:val="99"/>
    <w:semiHidden/>
    <w:unhideWhenUsed/>
    <w:rsid w:val="00965CE3"/>
  </w:style>
  <w:style w:type="character" w:customStyle="1" w:styleId="DatumZchn">
    <w:name w:val="Datum Zchn"/>
    <w:basedOn w:val="Absatz-Standardschriftart"/>
    <w:link w:val="Datum"/>
    <w:uiPriority w:val="99"/>
    <w:semiHidden/>
    <w:rsid w:val="00965CE3"/>
  </w:style>
  <w:style w:type="paragraph" w:styleId="Anrede">
    <w:name w:val="Salutation"/>
    <w:basedOn w:val="Standard"/>
    <w:next w:val="Standard"/>
    <w:link w:val="AnredeZchn"/>
    <w:uiPriority w:val="99"/>
    <w:semiHidden/>
    <w:unhideWhenUsed/>
    <w:rsid w:val="00965CE3"/>
  </w:style>
  <w:style w:type="character" w:customStyle="1" w:styleId="AnredeZchn">
    <w:name w:val="Anrede Zchn"/>
    <w:basedOn w:val="Absatz-Standardschriftart"/>
    <w:link w:val="Anrede"/>
    <w:uiPriority w:val="99"/>
    <w:semiHidden/>
    <w:rsid w:val="00965CE3"/>
  </w:style>
  <w:style w:type="paragraph" w:styleId="Untertitel">
    <w:name w:val="Subtitle"/>
    <w:basedOn w:val="Standard"/>
    <w:next w:val="Standard"/>
    <w:link w:val="UntertitelZchn"/>
    <w:uiPriority w:val="11"/>
    <w:qFormat/>
    <w:rsid w:val="00965CE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65CE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965CE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965CE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965CE3"/>
    <w:pPr>
      <w:spacing w:after="120"/>
      <w:ind w:left="1415"/>
      <w:contextualSpacing/>
    </w:pPr>
  </w:style>
  <w:style w:type="paragraph" w:styleId="Listenfortsetzung4">
    <w:name w:val="List Continue 4"/>
    <w:basedOn w:val="Standard"/>
    <w:uiPriority w:val="99"/>
    <w:semiHidden/>
    <w:unhideWhenUsed/>
    <w:rsid w:val="00965CE3"/>
    <w:pPr>
      <w:spacing w:after="120"/>
      <w:ind w:left="1132"/>
      <w:contextualSpacing/>
    </w:pPr>
  </w:style>
  <w:style w:type="paragraph" w:styleId="Listenfortsetzung3">
    <w:name w:val="List Continue 3"/>
    <w:basedOn w:val="Standard"/>
    <w:uiPriority w:val="99"/>
    <w:semiHidden/>
    <w:unhideWhenUsed/>
    <w:rsid w:val="00965CE3"/>
    <w:pPr>
      <w:spacing w:after="120"/>
      <w:ind w:left="849"/>
      <w:contextualSpacing/>
    </w:pPr>
  </w:style>
  <w:style w:type="paragraph" w:styleId="Listenfortsetzung2">
    <w:name w:val="List Continue 2"/>
    <w:basedOn w:val="Standard"/>
    <w:uiPriority w:val="99"/>
    <w:semiHidden/>
    <w:unhideWhenUsed/>
    <w:rsid w:val="00965CE3"/>
    <w:pPr>
      <w:spacing w:after="120"/>
      <w:ind w:left="566"/>
      <w:contextualSpacing/>
    </w:pPr>
  </w:style>
  <w:style w:type="paragraph" w:styleId="Listenfortsetzung">
    <w:name w:val="List Continue"/>
    <w:basedOn w:val="Standard"/>
    <w:uiPriority w:val="99"/>
    <w:semiHidden/>
    <w:unhideWhenUsed/>
    <w:rsid w:val="00965CE3"/>
    <w:pPr>
      <w:spacing w:after="120"/>
      <w:ind w:left="283"/>
      <w:contextualSpacing/>
    </w:pPr>
  </w:style>
  <w:style w:type="paragraph" w:styleId="Unterschrift">
    <w:name w:val="Signature"/>
    <w:basedOn w:val="Standard"/>
    <w:link w:val="UnterschriftZchn"/>
    <w:uiPriority w:val="99"/>
    <w:semiHidden/>
    <w:unhideWhenUsed/>
    <w:rsid w:val="00965CE3"/>
    <w:pPr>
      <w:spacing w:after="0" w:line="240" w:lineRule="auto"/>
      <w:ind w:left="4252"/>
    </w:pPr>
  </w:style>
  <w:style w:type="character" w:customStyle="1" w:styleId="UnterschriftZchn">
    <w:name w:val="Unterschrift Zchn"/>
    <w:basedOn w:val="Absatz-Standardschriftart"/>
    <w:link w:val="Unterschrift"/>
    <w:uiPriority w:val="99"/>
    <w:semiHidden/>
    <w:rsid w:val="00965CE3"/>
  </w:style>
  <w:style w:type="paragraph" w:styleId="Gruformel">
    <w:name w:val="Closing"/>
    <w:basedOn w:val="Standard"/>
    <w:link w:val="GruformelZchn"/>
    <w:uiPriority w:val="99"/>
    <w:semiHidden/>
    <w:unhideWhenUsed/>
    <w:rsid w:val="00965CE3"/>
    <w:pPr>
      <w:spacing w:after="0" w:line="240" w:lineRule="auto"/>
      <w:ind w:left="4252"/>
    </w:pPr>
  </w:style>
  <w:style w:type="character" w:customStyle="1" w:styleId="GruformelZchn">
    <w:name w:val="Grußformel Zchn"/>
    <w:basedOn w:val="Absatz-Standardschriftart"/>
    <w:link w:val="Gruformel"/>
    <w:uiPriority w:val="99"/>
    <w:semiHidden/>
    <w:rsid w:val="00965CE3"/>
  </w:style>
  <w:style w:type="paragraph" w:styleId="Titel">
    <w:name w:val="Title"/>
    <w:basedOn w:val="Standard"/>
    <w:next w:val="Standard"/>
    <w:link w:val="TitelZchn"/>
    <w:uiPriority w:val="10"/>
    <w:qFormat/>
    <w:rsid w:val="00965C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65CE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965CE3"/>
    <w:pPr>
      <w:numPr>
        <w:numId w:val="3"/>
      </w:numPr>
      <w:contextualSpacing/>
    </w:pPr>
  </w:style>
  <w:style w:type="paragraph" w:styleId="Listennummer4">
    <w:name w:val="List Number 4"/>
    <w:basedOn w:val="Standard"/>
    <w:uiPriority w:val="99"/>
    <w:semiHidden/>
    <w:unhideWhenUsed/>
    <w:rsid w:val="00965CE3"/>
    <w:pPr>
      <w:numPr>
        <w:numId w:val="4"/>
      </w:numPr>
      <w:contextualSpacing/>
    </w:pPr>
  </w:style>
  <w:style w:type="paragraph" w:styleId="Listennummer3">
    <w:name w:val="List Number 3"/>
    <w:basedOn w:val="Standard"/>
    <w:uiPriority w:val="99"/>
    <w:semiHidden/>
    <w:unhideWhenUsed/>
    <w:rsid w:val="00965CE3"/>
    <w:pPr>
      <w:numPr>
        <w:numId w:val="5"/>
      </w:numPr>
      <w:contextualSpacing/>
    </w:pPr>
  </w:style>
  <w:style w:type="paragraph" w:styleId="Listennummer2">
    <w:name w:val="List Number 2"/>
    <w:basedOn w:val="Standard"/>
    <w:uiPriority w:val="99"/>
    <w:semiHidden/>
    <w:unhideWhenUsed/>
    <w:rsid w:val="00965CE3"/>
    <w:pPr>
      <w:numPr>
        <w:numId w:val="6"/>
      </w:numPr>
      <w:contextualSpacing/>
    </w:pPr>
  </w:style>
  <w:style w:type="paragraph" w:styleId="Aufzhlungszeichen5">
    <w:name w:val="List Bullet 5"/>
    <w:basedOn w:val="Standard"/>
    <w:uiPriority w:val="99"/>
    <w:semiHidden/>
    <w:unhideWhenUsed/>
    <w:rsid w:val="00965CE3"/>
    <w:pPr>
      <w:numPr>
        <w:numId w:val="7"/>
      </w:numPr>
      <w:contextualSpacing/>
    </w:pPr>
  </w:style>
  <w:style w:type="paragraph" w:styleId="Aufzhlungszeichen4">
    <w:name w:val="List Bullet 4"/>
    <w:basedOn w:val="Standard"/>
    <w:uiPriority w:val="99"/>
    <w:semiHidden/>
    <w:unhideWhenUsed/>
    <w:rsid w:val="00965CE3"/>
    <w:pPr>
      <w:numPr>
        <w:numId w:val="8"/>
      </w:numPr>
      <w:contextualSpacing/>
    </w:pPr>
  </w:style>
  <w:style w:type="paragraph" w:styleId="Aufzhlungszeichen3">
    <w:name w:val="List Bullet 3"/>
    <w:basedOn w:val="Standard"/>
    <w:uiPriority w:val="99"/>
    <w:semiHidden/>
    <w:unhideWhenUsed/>
    <w:rsid w:val="00965CE3"/>
    <w:pPr>
      <w:numPr>
        <w:numId w:val="9"/>
      </w:numPr>
      <w:contextualSpacing/>
    </w:pPr>
  </w:style>
  <w:style w:type="paragraph" w:styleId="Aufzhlungszeichen2">
    <w:name w:val="List Bullet 2"/>
    <w:basedOn w:val="Standard"/>
    <w:uiPriority w:val="99"/>
    <w:semiHidden/>
    <w:unhideWhenUsed/>
    <w:rsid w:val="00965CE3"/>
    <w:pPr>
      <w:numPr>
        <w:numId w:val="10"/>
      </w:numPr>
      <w:contextualSpacing/>
    </w:pPr>
  </w:style>
  <w:style w:type="paragraph" w:styleId="Liste5">
    <w:name w:val="List 5"/>
    <w:basedOn w:val="Standard"/>
    <w:uiPriority w:val="99"/>
    <w:semiHidden/>
    <w:unhideWhenUsed/>
    <w:rsid w:val="00965CE3"/>
    <w:pPr>
      <w:ind w:left="1415" w:hanging="283"/>
      <w:contextualSpacing/>
    </w:pPr>
  </w:style>
  <w:style w:type="paragraph" w:styleId="Liste4">
    <w:name w:val="List 4"/>
    <w:basedOn w:val="Standard"/>
    <w:uiPriority w:val="99"/>
    <w:semiHidden/>
    <w:unhideWhenUsed/>
    <w:rsid w:val="00965CE3"/>
    <w:pPr>
      <w:ind w:left="1132" w:hanging="283"/>
      <w:contextualSpacing/>
    </w:pPr>
  </w:style>
  <w:style w:type="paragraph" w:styleId="Liste3">
    <w:name w:val="List 3"/>
    <w:basedOn w:val="Standard"/>
    <w:uiPriority w:val="99"/>
    <w:semiHidden/>
    <w:unhideWhenUsed/>
    <w:rsid w:val="00965CE3"/>
    <w:pPr>
      <w:ind w:left="849" w:hanging="283"/>
      <w:contextualSpacing/>
    </w:pPr>
  </w:style>
  <w:style w:type="paragraph" w:styleId="Liste2">
    <w:name w:val="List 2"/>
    <w:basedOn w:val="Standard"/>
    <w:uiPriority w:val="99"/>
    <w:semiHidden/>
    <w:unhideWhenUsed/>
    <w:rsid w:val="00965CE3"/>
    <w:pPr>
      <w:ind w:left="566" w:hanging="283"/>
      <w:contextualSpacing/>
    </w:pPr>
  </w:style>
  <w:style w:type="paragraph" w:styleId="Listennummer">
    <w:name w:val="List Number"/>
    <w:basedOn w:val="Standard"/>
    <w:uiPriority w:val="99"/>
    <w:semiHidden/>
    <w:unhideWhenUsed/>
    <w:rsid w:val="00965CE3"/>
    <w:pPr>
      <w:numPr>
        <w:numId w:val="11"/>
      </w:numPr>
      <w:contextualSpacing/>
    </w:pPr>
  </w:style>
  <w:style w:type="paragraph" w:styleId="Aufzhlungszeichen">
    <w:name w:val="List Bullet"/>
    <w:basedOn w:val="Standard"/>
    <w:uiPriority w:val="99"/>
    <w:semiHidden/>
    <w:unhideWhenUsed/>
    <w:rsid w:val="00965CE3"/>
    <w:pPr>
      <w:numPr>
        <w:numId w:val="12"/>
      </w:numPr>
      <w:contextualSpacing/>
    </w:pPr>
  </w:style>
  <w:style w:type="paragraph" w:styleId="Liste">
    <w:name w:val="List"/>
    <w:basedOn w:val="Standard"/>
    <w:uiPriority w:val="99"/>
    <w:semiHidden/>
    <w:unhideWhenUsed/>
    <w:rsid w:val="00965CE3"/>
    <w:pPr>
      <w:ind w:left="283" w:hanging="283"/>
      <w:contextualSpacing/>
    </w:pPr>
  </w:style>
  <w:style w:type="paragraph" w:styleId="RGV-berschrift">
    <w:name w:val="toa heading"/>
    <w:basedOn w:val="Standard"/>
    <w:next w:val="Standard"/>
    <w:uiPriority w:val="99"/>
    <w:semiHidden/>
    <w:unhideWhenUsed/>
    <w:rsid w:val="00965CE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965CE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965CE3"/>
    <w:rPr>
      <w:rFonts w:ascii="Consolas" w:hAnsi="Consolas"/>
      <w:sz w:val="20"/>
      <w:szCs w:val="20"/>
    </w:rPr>
  </w:style>
  <w:style w:type="paragraph" w:styleId="Rechtsgrundlagenverzeichnis">
    <w:name w:val="table of authorities"/>
    <w:basedOn w:val="Standard"/>
    <w:next w:val="Standard"/>
    <w:uiPriority w:val="99"/>
    <w:semiHidden/>
    <w:unhideWhenUsed/>
    <w:rsid w:val="00965CE3"/>
    <w:pPr>
      <w:spacing w:after="0"/>
      <w:ind w:left="220" w:hanging="220"/>
    </w:pPr>
  </w:style>
  <w:style w:type="paragraph" w:styleId="Endnotentext">
    <w:name w:val="endnote text"/>
    <w:basedOn w:val="Standard"/>
    <w:link w:val="EndnotentextZchn"/>
    <w:uiPriority w:val="99"/>
    <w:semiHidden/>
    <w:unhideWhenUsed/>
    <w:rsid w:val="00965CE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CE3"/>
    <w:rPr>
      <w:sz w:val="20"/>
      <w:szCs w:val="20"/>
    </w:rPr>
  </w:style>
  <w:style w:type="character" w:styleId="Endnotenzeichen">
    <w:name w:val="endnote reference"/>
    <w:basedOn w:val="Absatz-Standardschriftart"/>
    <w:uiPriority w:val="99"/>
    <w:semiHidden/>
    <w:unhideWhenUsed/>
    <w:rsid w:val="00965CE3"/>
    <w:rPr>
      <w:vertAlign w:val="superscript"/>
    </w:rPr>
  </w:style>
  <w:style w:type="character" w:styleId="Seitenzahl">
    <w:name w:val="page number"/>
    <w:basedOn w:val="Absatz-Standardschriftart"/>
    <w:uiPriority w:val="99"/>
    <w:semiHidden/>
    <w:unhideWhenUsed/>
    <w:rsid w:val="00965CE3"/>
  </w:style>
  <w:style w:type="character" w:styleId="Zeilennummer">
    <w:name w:val="line number"/>
    <w:basedOn w:val="Absatz-Standardschriftart"/>
    <w:uiPriority w:val="99"/>
    <w:semiHidden/>
    <w:unhideWhenUsed/>
    <w:rsid w:val="00965CE3"/>
  </w:style>
  <w:style w:type="character" w:styleId="Kommentarzeichen">
    <w:name w:val="annotation reference"/>
    <w:basedOn w:val="Absatz-Standardschriftart"/>
    <w:uiPriority w:val="99"/>
    <w:semiHidden/>
    <w:unhideWhenUsed/>
    <w:rsid w:val="00965CE3"/>
    <w:rPr>
      <w:sz w:val="16"/>
      <w:szCs w:val="16"/>
    </w:rPr>
  </w:style>
  <w:style w:type="character" w:styleId="Funotenzeichen">
    <w:name w:val="footnote reference"/>
    <w:basedOn w:val="Absatz-Standardschriftart"/>
    <w:uiPriority w:val="99"/>
    <w:semiHidden/>
    <w:unhideWhenUsed/>
    <w:rsid w:val="00965CE3"/>
    <w:rPr>
      <w:vertAlign w:val="superscript"/>
    </w:rPr>
  </w:style>
  <w:style w:type="paragraph" w:styleId="Umschlagabsenderadresse">
    <w:name w:val="envelope return"/>
    <w:basedOn w:val="Standard"/>
    <w:uiPriority w:val="99"/>
    <w:semiHidden/>
    <w:unhideWhenUsed/>
    <w:rsid w:val="00965CE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965CE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965CE3"/>
    <w:pPr>
      <w:spacing w:after="0"/>
    </w:pPr>
  </w:style>
  <w:style w:type="paragraph" w:styleId="Index1">
    <w:name w:val="index 1"/>
    <w:basedOn w:val="Standard"/>
    <w:next w:val="Standard"/>
    <w:autoRedefine/>
    <w:uiPriority w:val="99"/>
    <w:semiHidden/>
    <w:unhideWhenUsed/>
    <w:rsid w:val="00965CE3"/>
    <w:pPr>
      <w:spacing w:after="0" w:line="240" w:lineRule="auto"/>
      <w:ind w:left="220" w:hanging="220"/>
    </w:pPr>
  </w:style>
  <w:style w:type="paragraph" w:styleId="Indexberschrift">
    <w:name w:val="index heading"/>
    <w:basedOn w:val="Standard"/>
    <w:next w:val="Index1"/>
    <w:uiPriority w:val="99"/>
    <w:semiHidden/>
    <w:unhideWhenUsed/>
    <w:rsid w:val="00965CE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965CE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65CE3"/>
    <w:rPr>
      <w:sz w:val="20"/>
      <w:szCs w:val="20"/>
    </w:rPr>
  </w:style>
  <w:style w:type="paragraph" w:styleId="Funotentext">
    <w:name w:val="footnote text"/>
    <w:basedOn w:val="Standard"/>
    <w:link w:val="FunotentextZchn"/>
    <w:uiPriority w:val="99"/>
    <w:semiHidden/>
    <w:unhideWhenUsed/>
    <w:rsid w:val="00965CE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CE3"/>
    <w:rPr>
      <w:sz w:val="20"/>
      <w:szCs w:val="20"/>
    </w:rPr>
  </w:style>
  <w:style w:type="paragraph" w:styleId="Standardeinzug">
    <w:name w:val="Normal Indent"/>
    <w:basedOn w:val="Standard"/>
    <w:uiPriority w:val="99"/>
    <w:semiHidden/>
    <w:unhideWhenUsed/>
    <w:rsid w:val="00965CE3"/>
    <w:pPr>
      <w:ind w:left="708"/>
    </w:pPr>
  </w:style>
  <w:style w:type="paragraph" w:styleId="Verzeichnis9">
    <w:name w:val="toc 9"/>
    <w:basedOn w:val="Standard"/>
    <w:next w:val="Standard"/>
    <w:autoRedefine/>
    <w:uiPriority w:val="39"/>
    <w:semiHidden/>
    <w:unhideWhenUsed/>
    <w:rsid w:val="00965CE3"/>
    <w:pPr>
      <w:spacing w:after="100"/>
      <w:ind w:left="1760"/>
    </w:pPr>
  </w:style>
  <w:style w:type="paragraph" w:styleId="Verzeichnis8">
    <w:name w:val="toc 8"/>
    <w:basedOn w:val="Standard"/>
    <w:next w:val="Standard"/>
    <w:autoRedefine/>
    <w:uiPriority w:val="39"/>
    <w:semiHidden/>
    <w:unhideWhenUsed/>
    <w:rsid w:val="00965CE3"/>
    <w:pPr>
      <w:spacing w:after="100"/>
      <w:ind w:left="1540"/>
    </w:pPr>
  </w:style>
  <w:style w:type="paragraph" w:styleId="Verzeichnis7">
    <w:name w:val="toc 7"/>
    <w:basedOn w:val="Standard"/>
    <w:next w:val="Standard"/>
    <w:autoRedefine/>
    <w:uiPriority w:val="39"/>
    <w:semiHidden/>
    <w:unhideWhenUsed/>
    <w:rsid w:val="00965CE3"/>
    <w:pPr>
      <w:spacing w:after="100"/>
      <w:ind w:left="1320"/>
    </w:pPr>
  </w:style>
  <w:style w:type="paragraph" w:styleId="Verzeichnis6">
    <w:name w:val="toc 6"/>
    <w:basedOn w:val="Standard"/>
    <w:next w:val="Standard"/>
    <w:autoRedefine/>
    <w:uiPriority w:val="39"/>
    <w:semiHidden/>
    <w:unhideWhenUsed/>
    <w:rsid w:val="00965CE3"/>
    <w:pPr>
      <w:spacing w:after="100"/>
      <w:ind w:left="1100"/>
    </w:pPr>
  </w:style>
  <w:style w:type="paragraph" w:styleId="Verzeichnis5">
    <w:name w:val="toc 5"/>
    <w:basedOn w:val="Standard"/>
    <w:next w:val="Standard"/>
    <w:autoRedefine/>
    <w:uiPriority w:val="39"/>
    <w:semiHidden/>
    <w:unhideWhenUsed/>
    <w:rsid w:val="00965CE3"/>
    <w:pPr>
      <w:spacing w:after="100"/>
      <w:ind w:left="880"/>
    </w:pPr>
  </w:style>
  <w:style w:type="paragraph" w:styleId="Verzeichnis4">
    <w:name w:val="toc 4"/>
    <w:basedOn w:val="Standard"/>
    <w:next w:val="Standard"/>
    <w:autoRedefine/>
    <w:uiPriority w:val="39"/>
    <w:semiHidden/>
    <w:unhideWhenUsed/>
    <w:rsid w:val="00965CE3"/>
    <w:pPr>
      <w:spacing w:after="100"/>
      <w:ind w:left="660"/>
    </w:pPr>
  </w:style>
  <w:style w:type="paragraph" w:styleId="Verzeichnis3">
    <w:name w:val="toc 3"/>
    <w:basedOn w:val="Standard"/>
    <w:next w:val="Standard"/>
    <w:autoRedefine/>
    <w:uiPriority w:val="39"/>
    <w:semiHidden/>
    <w:unhideWhenUsed/>
    <w:rsid w:val="00965CE3"/>
    <w:pPr>
      <w:spacing w:after="100"/>
      <w:ind w:left="440"/>
    </w:pPr>
  </w:style>
  <w:style w:type="paragraph" w:styleId="Verzeichnis2">
    <w:name w:val="toc 2"/>
    <w:basedOn w:val="Standard"/>
    <w:next w:val="Standard"/>
    <w:autoRedefine/>
    <w:uiPriority w:val="39"/>
    <w:semiHidden/>
    <w:unhideWhenUsed/>
    <w:rsid w:val="00965CE3"/>
    <w:pPr>
      <w:spacing w:after="100"/>
      <w:ind w:left="220"/>
    </w:pPr>
  </w:style>
  <w:style w:type="paragraph" w:styleId="Verzeichnis1">
    <w:name w:val="toc 1"/>
    <w:basedOn w:val="Standard"/>
    <w:next w:val="Standard"/>
    <w:autoRedefine/>
    <w:uiPriority w:val="39"/>
    <w:semiHidden/>
    <w:unhideWhenUsed/>
    <w:rsid w:val="00965CE3"/>
    <w:pPr>
      <w:spacing w:after="100"/>
    </w:pPr>
  </w:style>
  <w:style w:type="paragraph" w:styleId="Index9">
    <w:name w:val="index 9"/>
    <w:basedOn w:val="Standard"/>
    <w:next w:val="Standard"/>
    <w:autoRedefine/>
    <w:uiPriority w:val="99"/>
    <w:semiHidden/>
    <w:unhideWhenUsed/>
    <w:rsid w:val="00965CE3"/>
    <w:pPr>
      <w:spacing w:after="0" w:line="240" w:lineRule="auto"/>
      <w:ind w:left="1980" w:hanging="220"/>
    </w:pPr>
  </w:style>
  <w:style w:type="paragraph" w:styleId="Index8">
    <w:name w:val="index 8"/>
    <w:basedOn w:val="Standard"/>
    <w:next w:val="Standard"/>
    <w:autoRedefine/>
    <w:uiPriority w:val="99"/>
    <w:semiHidden/>
    <w:unhideWhenUsed/>
    <w:rsid w:val="00965CE3"/>
    <w:pPr>
      <w:spacing w:after="0" w:line="240" w:lineRule="auto"/>
      <w:ind w:left="1760" w:hanging="220"/>
    </w:pPr>
  </w:style>
  <w:style w:type="paragraph" w:styleId="Index7">
    <w:name w:val="index 7"/>
    <w:basedOn w:val="Standard"/>
    <w:next w:val="Standard"/>
    <w:autoRedefine/>
    <w:uiPriority w:val="99"/>
    <w:semiHidden/>
    <w:unhideWhenUsed/>
    <w:rsid w:val="00965CE3"/>
    <w:pPr>
      <w:spacing w:after="0" w:line="240" w:lineRule="auto"/>
      <w:ind w:left="1540" w:hanging="220"/>
    </w:pPr>
  </w:style>
  <w:style w:type="paragraph" w:styleId="Index6">
    <w:name w:val="index 6"/>
    <w:basedOn w:val="Standard"/>
    <w:next w:val="Standard"/>
    <w:autoRedefine/>
    <w:uiPriority w:val="99"/>
    <w:semiHidden/>
    <w:unhideWhenUsed/>
    <w:rsid w:val="00965CE3"/>
    <w:pPr>
      <w:spacing w:after="0" w:line="240" w:lineRule="auto"/>
      <w:ind w:left="1320" w:hanging="220"/>
    </w:pPr>
  </w:style>
  <w:style w:type="paragraph" w:styleId="Index5">
    <w:name w:val="index 5"/>
    <w:basedOn w:val="Standard"/>
    <w:next w:val="Standard"/>
    <w:autoRedefine/>
    <w:uiPriority w:val="99"/>
    <w:semiHidden/>
    <w:unhideWhenUsed/>
    <w:rsid w:val="00965CE3"/>
    <w:pPr>
      <w:spacing w:after="0" w:line="240" w:lineRule="auto"/>
      <w:ind w:left="1100" w:hanging="220"/>
    </w:pPr>
  </w:style>
  <w:style w:type="paragraph" w:styleId="Index4">
    <w:name w:val="index 4"/>
    <w:basedOn w:val="Standard"/>
    <w:next w:val="Standard"/>
    <w:autoRedefine/>
    <w:uiPriority w:val="99"/>
    <w:semiHidden/>
    <w:unhideWhenUsed/>
    <w:rsid w:val="00965CE3"/>
    <w:pPr>
      <w:spacing w:after="0" w:line="240" w:lineRule="auto"/>
      <w:ind w:left="880" w:hanging="220"/>
    </w:pPr>
  </w:style>
  <w:style w:type="paragraph" w:styleId="Index3">
    <w:name w:val="index 3"/>
    <w:basedOn w:val="Standard"/>
    <w:next w:val="Standard"/>
    <w:autoRedefine/>
    <w:uiPriority w:val="99"/>
    <w:semiHidden/>
    <w:unhideWhenUsed/>
    <w:rsid w:val="00965CE3"/>
    <w:pPr>
      <w:spacing w:after="0" w:line="240" w:lineRule="auto"/>
      <w:ind w:left="660" w:hanging="220"/>
    </w:pPr>
  </w:style>
  <w:style w:type="paragraph" w:styleId="Index2">
    <w:name w:val="index 2"/>
    <w:basedOn w:val="Standard"/>
    <w:next w:val="Standard"/>
    <w:autoRedefine/>
    <w:uiPriority w:val="99"/>
    <w:semiHidden/>
    <w:unhideWhenUsed/>
    <w:rsid w:val="00965CE3"/>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FFA6F6E-E63C-4EE4-84B2-BDF077003E5E}"/>
      </w:docPartPr>
      <w:docPartBody>
        <w:p w:rsidR="00037C92" w:rsidRDefault="001A429A">
          <w:r w:rsidRPr="00F9229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altName w:val="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429A"/>
    <w:rsid w:val="00037C92"/>
    <w:rsid w:val="001A429A"/>
    <w:rsid w:val="002628BF"/>
    <w:rsid w:val="003B4EC1"/>
    <w:rsid w:val="00D75A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A429A"/>
    <w:rPr>
      <w:color w:val="808080"/>
    </w:rPr>
  </w:style>
  <w:style w:type="paragraph" w:customStyle="1" w:styleId="738EB593D32A4C6BB8BC53E4C58D2820">
    <w:name w:val="738EB593D32A4C6BB8BC53E4C58D2820"/>
    <w:rsid w:val="001A42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3144</Words>
  <Characters>82812</Characters>
  <Application>Microsoft Office Word</Application>
  <DocSecurity>0</DocSecurity>
  <Lines>690</Lines>
  <Paragraphs>191</Paragraphs>
  <ScaleCrop>false</ScaleCrop>
  <HeadingPairs>
    <vt:vector size="2" baseType="variant">
      <vt:variant>
        <vt:lpstr>Titel</vt:lpstr>
      </vt:variant>
      <vt:variant>
        <vt:i4>1</vt:i4>
      </vt:variant>
    </vt:vector>
  </HeadingPairs>
  <TitlesOfParts>
    <vt:vector size="1" baseType="lpstr">
      <vt:lpstr/>
    </vt:vector>
  </TitlesOfParts>
  <Company>FH Kiel</Company>
  <LinksUpToDate>false</LinksUpToDate>
  <CharactersWithSpaces>95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ödecker, Florian</dc:creator>
  <cp:keywords/>
  <dc:description/>
  <cp:lastModifiedBy>Florian Bödecker</cp:lastModifiedBy>
  <cp:revision>14</cp:revision>
  <cp:lastPrinted>2022-12-10T18:46:00Z</cp:lastPrinted>
  <dcterms:created xsi:type="dcterms:W3CDTF">2022-08-30T10:38:00Z</dcterms:created>
  <dcterms:modified xsi:type="dcterms:W3CDTF">2022-12-10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Gesamt</vt:lpwstr>
  </property>
  <property fmtid="{D5CDD505-2E9C-101B-9397-08002B2CF9AE}" pid="3" name="CitaviDocumentProperty_0">
    <vt:lpwstr>f1ed8f7d-1c65-4f06-ad48-3e96e725bea1</vt:lpwstr>
  </property>
  <property fmtid="{D5CDD505-2E9C-101B-9397-08002B2CF9AE}" pid="4" name="CitaviDocumentProperty_8">
    <vt:lpwstr>C:\Users\Florian Bödecker\OneDrive\Projects\Gesamt\Gesamt.ctv6</vt:lpwstr>
  </property>
  <property fmtid="{D5CDD505-2E9C-101B-9397-08002B2CF9AE}" pid="5" name="CitaviDocumentProperty_1">
    <vt:lpwstr>6.14.0.0</vt:lpwstr>
  </property>
  <property fmtid="{D5CDD505-2E9C-101B-9397-08002B2CF9AE}" pid="6" name="CitaviDocumentProperty_6">
    <vt:lpwstr>True</vt:lpwstr>
  </property>
</Properties>
</file>